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FDC4661" w14:textId="5292458B" w:rsidR="00F74CBB" w:rsidRPr="00D049B6" w:rsidRDefault="00DA1C81" w:rsidP="00F74CBB">
      <w:pPr>
        <w:tabs>
          <w:tab w:val="left" w:pos="720"/>
        </w:tabs>
        <w:kinsoku w:val="0"/>
        <w:overflowPunct w:val="0"/>
        <w:autoSpaceDE w:val="0"/>
        <w:autoSpaceDN w:val="0"/>
        <w:adjustRightInd w:val="0"/>
        <w:snapToGrid w:val="0"/>
        <w:rPr>
          <w:rFonts w:ascii="Arial" w:hAnsi="Arial" w:cs="Arial"/>
          <w:b/>
          <w:bCs/>
          <w:color w:val="000000" w:themeColor="text1"/>
          <w:sz w:val="22"/>
          <w:szCs w:val="22"/>
        </w:rPr>
      </w:pPr>
      <w:r w:rsidRPr="00DA1C81">
        <w:rPr>
          <w:rFonts w:ascii="Arial" w:hAnsi="Arial" w:cs="Arial"/>
          <w:b/>
          <w:bCs/>
          <w:color w:val="000000" w:themeColor="text1"/>
          <w:sz w:val="22"/>
          <w:szCs w:val="22"/>
        </w:rPr>
        <w:t>Supplement Table 1</w:t>
      </w:r>
      <w:r w:rsidR="00F74CBB" w:rsidRPr="00D049B6">
        <w:rPr>
          <w:rFonts w:ascii="Arial" w:hAnsi="Arial" w:cs="Arial"/>
          <w:b/>
          <w:bCs/>
          <w:color w:val="000000" w:themeColor="text1"/>
          <w:sz w:val="22"/>
          <w:szCs w:val="22"/>
        </w:rPr>
        <w:t>: Strains Sources.</w:t>
      </w:r>
    </w:p>
    <w:p w14:paraId="6084C96F" w14:textId="77777777" w:rsidR="00F74CBB" w:rsidRPr="00D049B6" w:rsidRDefault="00F74CBB" w:rsidP="00F74CBB">
      <w:pPr>
        <w:tabs>
          <w:tab w:val="left" w:pos="720"/>
        </w:tabs>
        <w:kinsoku w:val="0"/>
        <w:overflowPunct w:val="0"/>
        <w:autoSpaceDE w:val="0"/>
        <w:autoSpaceDN w:val="0"/>
        <w:adjustRightInd w:val="0"/>
        <w:snapToGrid w:val="0"/>
        <w:rPr>
          <w:rFonts w:ascii="Arial" w:hAnsi="Arial" w:cs="Arial"/>
          <w:color w:val="000000" w:themeColor="text1"/>
          <w:sz w:val="22"/>
          <w:szCs w:val="22"/>
        </w:rPr>
      </w:pPr>
    </w:p>
    <w:p w14:paraId="61308B21" w14:textId="77777777" w:rsidR="00F74CBB" w:rsidRPr="00D049B6" w:rsidRDefault="00F74CBB" w:rsidP="00F74CBB">
      <w:pPr>
        <w:tabs>
          <w:tab w:val="left" w:pos="720"/>
        </w:tabs>
        <w:kinsoku w:val="0"/>
        <w:overflowPunct w:val="0"/>
        <w:autoSpaceDE w:val="0"/>
        <w:autoSpaceDN w:val="0"/>
        <w:adjustRightInd w:val="0"/>
        <w:snapToGrid w:val="0"/>
        <w:rPr>
          <w:rFonts w:ascii="Arial" w:hAnsi="Arial" w:cs="Arial"/>
          <w:color w:val="000000" w:themeColor="text1"/>
          <w:sz w:val="22"/>
          <w:szCs w:val="22"/>
        </w:rPr>
      </w:pPr>
      <w:r w:rsidRPr="00D049B6">
        <w:rPr>
          <w:rFonts w:ascii="Arial" w:hAnsi="Arial" w:cs="Arial"/>
          <w:color w:val="000000" w:themeColor="text1"/>
          <w:sz w:val="22"/>
          <w:szCs w:val="22"/>
        </w:rPr>
        <w:t>All strains are derived from W1588-4C, a </w:t>
      </w:r>
      <w:r w:rsidRPr="00D049B6">
        <w:rPr>
          <w:rFonts w:ascii="Arial" w:hAnsi="Arial" w:cs="Arial"/>
          <w:i/>
          <w:iCs/>
          <w:color w:val="000000" w:themeColor="text1"/>
          <w:sz w:val="22"/>
          <w:szCs w:val="22"/>
        </w:rPr>
        <w:t>RAD5</w:t>
      </w:r>
      <w:r w:rsidRPr="00D049B6">
        <w:rPr>
          <w:rFonts w:ascii="Arial" w:hAnsi="Arial" w:cs="Arial"/>
          <w:color w:val="000000" w:themeColor="text1"/>
          <w:sz w:val="22"/>
          <w:szCs w:val="22"/>
        </w:rPr>
        <w:t> derivative of W303 (</w:t>
      </w:r>
      <w:proofErr w:type="spellStart"/>
      <w:r w:rsidRPr="00D049B6">
        <w:rPr>
          <w:rFonts w:ascii="Arial" w:hAnsi="Arial" w:cs="Arial"/>
          <w:i/>
          <w:iCs/>
          <w:color w:val="000000" w:themeColor="text1"/>
          <w:sz w:val="22"/>
          <w:szCs w:val="22"/>
        </w:rPr>
        <w:t>MATa</w:t>
      </w:r>
      <w:proofErr w:type="spellEnd"/>
      <w:r w:rsidRPr="00D049B6">
        <w:rPr>
          <w:rFonts w:ascii="Arial" w:hAnsi="Arial" w:cs="Arial"/>
          <w:i/>
          <w:iCs/>
          <w:color w:val="000000" w:themeColor="text1"/>
          <w:sz w:val="22"/>
          <w:szCs w:val="22"/>
        </w:rPr>
        <w:t xml:space="preserve"> ade2-1 can1-100 ura3-1 his3-11,15, leu2-3, 112 trp1-1 rad5-535</w:t>
      </w:r>
      <w:r w:rsidRPr="00D049B6">
        <w:rPr>
          <w:rFonts w:ascii="Arial" w:hAnsi="Arial" w:cs="Arial"/>
          <w:color w:val="000000" w:themeColor="text1"/>
          <w:sz w:val="22"/>
          <w:szCs w:val="22"/>
        </w:rPr>
        <w:t>). Only one strain is listed per each genotype, but at least two independent isolates of each genotype were used in the experiments.</w:t>
      </w:r>
    </w:p>
    <w:p w14:paraId="1E5648BB" w14:textId="77777777" w:rsidR="00F74CBB" w:rsidRPr="00D049B6" w:rsidRDefault="00F74CBB" w:rsidP="00F74CBB">
      <w:pPr>
        <w:tabs>
          <w:tab w:val="left" w:pos="720"/>
        </w:tabs>
        <w:kinsoku w:val="0"/>
        <w:overflowPunct w:val="0"/>
        <w:autoSpaceDE w:val="0"/>
        <w:autoSpaceDN w:val="0"/>
        <w:adjustRightInd w:val="0"/>
        <w:snapToGrid w:val="0"/>
        <w:rPr>
          <w:rFonts w:ascii="Arial" w:hAnsi="Arial" w:cs="Arial"/>
          <w:color w:val="000000" w:themeColor="text1"/>
          <w:sz w:val="22"/>
          <w:szCs w:val="22"/>
        </w:rPr>
      </w:pPr>
    </w:p>
    <w:tbl>
      <w:tblPr>
        <w:tblStyle w:val="TableGrid"/>
        <w:tblW w:w="9350" w:type="dxa"/>
        <w:tblLook w:val="04A0" w:firstRow="1" w:lastRow="0" w:firstColumn="1" w:lastColumn="0" w:noHBand="0" w:noVBand="1"/>
      </w:tblPr>
      <w:tblGrid>
        <w:gridCol w:w="1615"/>
        <w:gridCol w:w="3690"/>
        <w:gridCol w:w="2279"/>
        <w:gridCol w:w="1766"/>
      </w:tblGrid>
      <w:tr w:rsidR="00F74CBB" w:rsidRPr="00D049B6" w14:paraId="056203C9" w14:textId="77777777" w:rsidTr="002A0DF1">
        <w:tc>
          <w:tcPr>
            <w:tcW w:w="1615" w:type="dxa"/>
          </w:tcPr>
          <w:p w14:paraId="6F30FC4E" w14:textId="77777777" w:rsidR="00F74CBB" w:rsidRPr="00D049B6" w:rsidRDefault="00F74CBB" w:rsidP="002A0DF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t>Strain</w:t>
            </w:r>
          </w:p>
        </w:tc>
        <w:tc>
          <w:tcPr>
            <w:tcW w:w="3690" w:type="dxa"/>
          </w:tcPr>
          <w:p w14:paraId="454C3C63" w14:textId="77777777" w:rsidR="00F74CBB" w:rsidRPr="00D049B6" w:rsidRDefault="00F74CBB" w:rsidP="002A0DF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t>Genotype</w:t>
            </w:r>
          </w:p>
        </w:tc>
        <w:tc>
          <w:tcPr>
            <w:tcW w:w="2279" w:type="dxa"/>
          </w:tcPr>
          <w:p w14:paraId="18B58C24" w14:textId="77777777" w:rsidR="00F74CBB" w:rsidRPr="00D049B6" w:rsidRDefault="00F74CBB" w:rsidP="002A0DF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t>Source</w:t>
            </w:r>
          </w:p>
        </w:tc>
        <w:tc>
          <w:tcPr>
            <w:tcW w:w="1766" w:type="dxa"/>
          </w:tcPr>
          <w:p w14:paraId="07CE0352" w14:textId="77777777" w:rsidR="00F74CBB" w:rsidRPr="00D049B6" w:rsidRDefault="00F74CBB" w:rsidP="002A0DF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t>Used In Figures</w:t>
            </w:r>
          </w:p>
        </w:tc>
      </w:tr>
      <w:tr w:rsidR="00F74CBB" w:rsidRPr="00D049B6" w14:paraId="3261288B" w14:textId="77777777" w:rsidTr="002A0DF1">
        <w:trPr>
          <w:trHeight w:val="278"/>
        </w:trPr>
        <w:tc>
          <w:tcPr>
            <w:tcW w:w="1615" w:type="dxa"/>
          </w:tcPr>
          <w:p w14:paraId="1C37E2D4" w14:textId="77777777" w:rsidR="00F74CBB" w:rsidRPr="00D049B6" w:rsidRDefault="00F74CBB" w:rsidP="002A0DF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t>G16</w:t>
            </w:r>
          </w:p>
        </w:tc>
        <w:tc>
          <w:tcPr>
            <w:tcW w:w="3690" w:type="dxa"/>
          </w:tcPr>
          <w:p w14:paraId="2705AA52" w14:textId="77777777" w:rsidR="00F74CBB" w:rsidRPr="00D049B6" w:rsidRDefault="00F74CBB" w:rsidP="002A0DF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Wild-type W303 </w:t>
            </w:r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RAD5</w:t>
            </w: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 strain </w:t>
            </w:r>
          </w:p>
        </w:tc>
        <w:tc>
          <w:tcPr>
            <w:tcW w:w="2279" w:type="dxa"/>
          </w:tcPr>
          <w:p w14:paraId="1F63D452" w14:textId="77777777" w:rsidR="00F74CBB" w:rsidRPr="00D049B6" w:rsidRDefault="00F74CBB" w:rsidP="002A0DF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t>Lab collection</w:t>
            </w:r>
          </w:p>
        </w:tc>
        <w:tc>
          <w:tcPr>
            <w:tcW w:w="1766" w:type="dxa"/>
          </w:tcPr>
          <w:p w14:paraId="53D52109" w14:textId="094BF9B2" w:rsidR="00F74CBB" w:rsidRPr="00D049B6" w:rsidRDefault="00F74CBB" w:rsidP="002A0DF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1B, 2C-E, 3B-C, 5C, 6B-D, </w:t>
            </w:r>
          </w:p>
        </w:tc>
      </w:tr>
      <w:tr w:rsidR="00F74CBB" w:rsidRPr="00D049B6" w14:paraId="1F59A961" w14:textId="77777777" w:rsidTr="002A0DF1">
        <w:trPr>
          <w:trHeight w:val="278"/>
        </w:trPr>
        <w:tc>
          <w:tcPr>
            <w:tcW w:w="1615" w:type="dxa"/>
          </w:tcPr>
          <w:p w14:paraId="545D20E8" w14:textId="77777777" w:rsidR="00F74CBB" w:rsidRPr="00D049B6" w:rsidRDefault="00F74CBB" w:rsidP="002A0DF1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t>X8047-14B</w:t>
            </w:r>
          </w:p>
        </w:tc>
        <w:tc>
          <w:tcPr>
            <w:tcW w:w="3690" w:type="dxa"/>
          </w:tcPr>
          <w:p w14:paraId="13C437E7" w14:textId="77777777" w:rsidR="00F74CBB" w:rsidRPr="00D049B6" w:rsidRDefault="00F74CBB" w:rsidP="002A0DF1">
            <w:pPr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srs2∆</w:t>
            </w:r>
          </w:p>
        </w:tc>
        <w:tc>
          <w:tcPr>
            <w:tcW w:w="2279" w:type="dxa"/>
          </w:tcPr>
          <w:p w14:paraId="69A167AA" w14:textId="77777777" w:rsidR="00F74CBB" w:rsidRPr="00D049B6" w:rsidRDefault="00F74CBB" w:rsidP="002A0DF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EaGluZ3JhPC9BdXRob3I+PFllYXI+MjAyMTwvWWVhcj48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</w:fldData>
              </w:fldChar>
            </w: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EaGluZ3JhPC9BdXRob3I+PFllYXI+MjAyMTwvWWVhcj48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</w:fldData>
              </w:fldChar>
            </w: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</w: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fldChar w:fldCharType="end"/>
            </w: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</w: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fldChar w:fldCharType="separate"/>
            </w:r>
            <w:r w:rsidRPr="00D049B6">
              <w:rPr>
                <w:rFonts w:ascii="Arial" w:hAnsi="Arial" w:cs="Arial"/>
                <w:noProof/>
                <w:color w:val="000000" w:themeColor="text1"/>
                <w:sz w:val="20"/>
                <w:szCs w:val="20"/>
              </w:rPr>
              <w:t>(Dhingra</w:t>
            </w:r>
            <w:r w:rsidRPr="00D049B6">
              <w:rPr>
                <w:rFonts w:ascii="Arial" w:hAnsi="Arial" w:cs="Arial"/>
                <w:i/>
                <w:noProof/>
                <w:color w:val="000000" w:themeColor="text1"/>
                <w:sz w:val="20"/>
                <w:szCs w:val="20"/>
              </w:rPr>
              <w:t xml:space="preserve"> et al.</w:t>
            </w:r>
            <w:r w:rsidRPr="00D049B6">
              <w:rPr>
                <w:rFonts w:ascii="Arial" w:hAnsi="Arial" w:cs="Arial"/>
                <w:noProof/>
                <w:color w:val="000000" w:themeColor="text1"/>
                <w:sz w:val="20"/>
                <w:szCs w:val="20"/>
              </w:rPr>
              <w:t>, 2021)</w:t>
            </w: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fldChar w:fldCharType="end"/>
            </w:r>
          </w:p>
        </w:tc>
        <w:tc>
          <w:tcPr>
            <w:tcW w:w="1766" w:type="dxa"/>
          </w:tcPr>
          <w:p w14:paraId="7012E149" w14:textId="499BA475" w:rsidR="00F74CBB" w:rsidRPr="00D049B6" w:rsidRDefault="00F74CBB" w:rsidP="002A0DF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t>6C-D</w:t>
            </w:r>
          </w:p>
        </w:tc>
      </w:tr>
      <w:tr w:rsidR="00F74CBB" w:rsidRPr="00D049B6" w14:paraId="6B295411" w14:textId="77777777" w:rsidTr="002A0DF1">
        <w:trPr>
          <w:trHeight w:val="278"/>
        </w:trPr>
        <w:tc>
          <w:tcPr>
            <w:tcW w:w="1615" w:type="dxa"/>
          </w:tcPr>
          <w:p w14:paraId="4DC3AB74" w14:textId="77777777" w:rsidR="00F74CBB" w:rsidRPr="00D049B6" w:rsidRDefault="00F74CBB" w:rsidP="002A0DF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t>X8665-12-22D</w:t>
            </w:r>
          </w:p>
        </w:tc>
        <w:tc>
          <w:tcPr>
            <w:tcW w:w="3690" w:type="dxa"/>
          </w:tcPr>
          <w:p w14:paraId="66956A57" w14:textId="77777777" w:rsidR="00F74CBB" w:rsidRPr="00D049B6" w:rsidRDefault="00F74CBB" w:rsidP="002A0DF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</w:pPr>
            <w:proofErr w:type="spellStart"/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MATa</w:t>
            </w:r>
            <w:proofErr w:type="spellEnd"/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 xml:space="preserve"> srs2-∆PIM </w:t>
            </w:r>
          </w:p>
        </w:tc>
        <w:tc>
          <w:tcPr>
            <w:tcW w:w="2279" w:type="dxa"/>
          </w:tcPr>
          <w:p w14:paraId="0D1D6659" w14:textId="77777777" w:rsidR="00F74CBB" w:rsidRPr="00D049B6" w:rsidRDefault="00F74CBB" w:rsidP="002A0DF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  <w:highlight w:val="yellow"/>
              </w:rPr>
            </w:pP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t>This study</w:t>
            </w:r>
          </w:p>
        </w:tc>
        <w:tc>
          <w:tcPr>
            <w:tcW w:w="1766" w:type="dxa"/>
          </w:tcPr>
          <w:p w14:paraId="3BEC1689" w14:textId="2B817FEB" w:rsidR="00F74CBB" w:rsidRPr="00D049B6" w:rsidRDefault="00F74CBB" w:rsidP="002A0DF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1B, 2C, 3B-C, 6B, </w:t>
            </w:r>
          </w:p>
        </w:tc>
      </w:tr>
      <w:tr w:rsidR="00F74CBB" w:rsidRPr="00D049B6" w14:paraId="7F63C8D5" w14:textId="77777777" w:rsidTr="002A0DF1">
        <w:tc>
          <w:tcPr>
            <w:tcW w:w="1615" w:type="dxa"/>
          </w:tcPr>
          <w:p w14:paraId="2B8B0943" w14:textId="77777777" w:rsidR="00F74CBB" w:rsidRPr="00D049B6" w:rsidRDefault="00F74CBB" w:rsidP="002A0DF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t>X8198-15B</w:t>
            </w:r>
          </w:p>
        </w:tc>
        <w:tc>
          <w:tcPr>
            <w:tcW w:w="3690" w:type="dxa"/>
          </w:tcPr>
          <w:p w14:paraId="0FEF1733" w14:textId="77777777" w:rsidR="00F74CBB" w:rsidRPr="00D049B6" w:rsidRDefault="00F74CBB" w:rsidP="002A0DF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srs2-SIM</w:t>
            </w:r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  <w:vertAlign w:val="superscript"/>
              </w:rPr>
              <w:t>MUT</w:t>
            </w:r>
          </w:p>
        </w:tc>
        <w:tc>
          <w:tcPr>
            <w:tcW w:w="2279" w:type="dxa"/>
          </w:tcPr>
          <w:p w14:paraId="6259BA6B" w14:textId="77777777" w:rsidR="00F74CBB" w:rsidRPr="00D049B6" w:rsidRDefault="00F74CBB" w:rsidP="002A0DF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t>This study</w:t>
            </w:r>
          </w:p>
        </w:tc>
        <w:tc>
          <w:tcPr>
            <w:tcW w:w="1766" w:type="dxa"/>
          </w:tcPr>
          <w:p w14:paraId="2751923C" w14:textId="2B206130" w:rsidR="00F74CBB" w:rsidRPr="00D049B6" w:rsidRDefault="00F74CBB" w:rsidP="002A0DF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t>1B, 2D</w:t>
            </w:r>
          </w:p>
        </w:tc>
      </w:tr>
      <w:tr w:rsidR="00F74CBB" w:rsidRPr="00D049B6" w14:paraId="4D655B14" w14:textId="77777777" w:rsidTr="002A0DF1">
        <w:tc>
          <w:tcPr>
            <w:tcW w:w="1615" w:type="dxa"/>
          </w:tcPr>
          <w:p w14:paraId="321C86B2" w14:textId="77777777" w:rsidR="00F74CBB" w:rsidRPr="00D049B6" w:rsidRDefault="00F74CBB" w:rsidP="002A0DF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ind w:right="12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t>G1114</w:t>
            </w:r>
          </w:p>
        </w:tc>
        <w:tc>
          <w:tcPr>
            <w:tcW w:w="3690" w:type="dxa"/>
          </w:tcPr>
          <w:p w14:paraId="0B682320" w14:textId="77777777" w:rsidR="00F74CBB" w:rsidRPr="00D049B6" w:rsidRDefault="00F74CBB" w:rsidP="002A0DF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</w:pPr>
            <w:proofErr w:type="spellStart"/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MATa</w:t>
            </w:r>
            <w:proofErr w:type="spellEnd"/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 xml:space="preserve"> srs2-7</w:t>
            </w:r>
            <w:proofErr w:type="gramStart"/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AV::</w:t>
            </w:r>
            <w:proofErr w:type="gramEnd"/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HIS3</w:t>
            </w:r>
          </w:p>
        </w:tc>
        <w:tc>
          <w:tcPr>
            <w:tcW w:w="2279" w:type="dxa"/>
          </w:tcPr>
          <w:p w14:paraId="3518288A" w14:textId="77777777" w:rsidR="00F74CBB" w:rsidRPr="00D049B6" w:rsidRDefault="00F74CBB" w:rsidP="002A0DF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TYXBvbmFybzwvQXV0aG9yPjxZZWFyPjIwMTA8L1llYXI+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</w:fldData>
              </w:fldChar>
            </w: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TYXBvbmFybzwvQXV0aG9yPjxZZWFyPjIwMTA8L1llYXI+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</w:fldData>
              </w:fldChar>
            </w: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</w: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fldChar w:fldCharType="end"/>
            </w: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</w: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fldChar w:fldCharType="separate"/>
            </w:r>
            <w:r w:rsidRPr="00D049B6">
              <w:rPr>
                <w:rFonts w:ascii="Arial" w:hAnsi="Arial" w:cs="Arial"/>
                <w:noProof/>
                <w:color w:val="000000" w:themeColor="text1"/>
                <w:sz w:val="20"/>
                <w:szCs w:val="20"/>
              </w:rPr>
              <w:t>(Saponaro</w:t>
            </w:r>
            <w:r w:rsidRPr="00D049B6">
              <w:rPr>
                <w:rFonts w:ascii="Arial" w:hAnsi="Arial" w:cs="Arial"/>
                <w:i/>
                <w:noProof/>
                <w:color w:val="000000" w:themeColor="text1"/>
                <w:sz w:val="20"/>
                <w:szCs w:val="20"/>
              </w:rPr>
              <w:t xml:space="preserve"> et al.</w:t>
            </w:r>
            <w:r w:rsidRPr="00D049B6">
              <w:rPr>
                <w:rFonts w:ascii="Arial" w:hAnsi="Arial" w:cs="Arial"/>
                <w:noProof/>
                <w:color w:val="000000" w:themeColor="text1"/>
                <w:sz w:val="20"/>
                <w:szCs w:val="20"/>
              </w:rPr>
              <w:t>, 2010)</w:t>
            </w: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fldChar w:fldCharType="end"/>
            </w:r>
          </w:p>
        </w:tc>
        <w:tc>
          <w:tcPr>
            <w:tcW w:w="1766" w:type="dxa"/>
          </w:tcPr>
          <w:p w14:paraId="7AD80C86" w14:textId="295D022C" w:rsidR="00F74CBB" w:rsidRPr="00D049B6" w:rsidRDefault="00F74CBB" w:rsidP="002A0DF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t>1B, 2D</w:t>
            </w:r>
          </w:p>
        </w:tc>
      </w:tr>
      <w:tr w:rsidR="00F74CBB" w:rsidRPr="00D049B6" w14:paraId="52896075" w14:textId="77777777" w:rsidTr="002A0DF1">
        <w:tc>
          <w:tcPr>
            <w:tcW w:w="1615" w:type="dxa"/>
          </w:tcPr>
          <w:p w14:paraId="4463E568" w14:textId="77777777" w:rsidR="00F74CBB" w:rsidRPr="00D049B6" w:rsidRDefault="00F74CBB" w:rsidP="002A0DF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ind w:right="12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t>X8650-2-1D</w:t>
            </w:r>
          </w:p>
        </w:tc>
        <w:tc>
          <w:tcPr>
            <w:tcW w:w="3690" w:type="dxa"/>
          </w:tcPr>
          <w:p w14:paraId="4764AA23" w14:textId="77777777" w:rsidR="00F74CBB" w:rsidRPr="00D049B6" w:rsidRDefault="00F74CBB" w:rsidP="002A0DF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</w:pPr>
            <w:bookmarkStart w:id="0" w:name="OLE_LINK1"/>
            <w:proofErr w:type="spellStart"/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MATa</w:t>
            </w:r>
            <w:proofErr w:type="spellEnd"/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 xml:space="preserve"> srs2-3</w:t>
            </w:r>
            <w:proofErr w:type="gramStart"/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KR</w:t>
            </w:r>
            <w:bookmarkEnd w:id="0"/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::</w:t>
            </w:r>
            <w:proofErr w:type="gramEnd"/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NAT</w:t>
            </w:r>
          </w:p>
        </w:tc>
        <w:tc>
          <w:tcPr>
            <w:tcW w:w="2279" w:type="dxa"/>
          </w:tcPr>
          <w:p w14:paraId="7BDFD501" w14:textId="77777777" w:rsidR="00F74CBB" w:rsidRPr="00D049B6" w:rsidRDefault="00F74CBB" w:rsidP="002A0DF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bookmarkStart w:id="1" w:name="OLE_LINK2"/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t>This study</w:t>
            </w:r>
            <w:bookmarkEnd w:id="1"/>
          </w:p>
        </w:tc>
        <w:tc>
          <w:tcPr>
            <w:tcW w:w="1766" w:type="dxa"/>
          </w:tcPr>
          <w:p w14:paraId="54FB94D4" w14:textId="23D17652" w:rsidR="00F74CBB" w:rsidRPr="00D049B6" w:rsidRDefault="00F74CBB" w:rsidP="002A0DF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t>1B, 2C, 3B-C</w:t>
            </w:r>
          </w:p>
        </w:tc>
      </w:tr>
      <w:tr w:rsidR="00F74CBB" w:rsidRPr="00D049B6" w14:paraId="587D5AA2" w14:textId="77777777" w:rsidTr="002A0DF1">
        <w:tc>
          <w:tcPr>
            <w:tcW w:w="1615" w:type="dxa"/>
          </w:tcPr>
          <w:p w14:paraId="7B46415E" w14:textId="77777777" w:rsidR="00F74CBB" w:rsidRPr="00D049B6" w:rsidRDefault="00F74CBB" w:rsidP="002A0DF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t>X8659-14A</w:t>
            </w:r>
          </w:p>
        </w:tc>
        <w:tc>
          <w:tcPr>
            <w:tcW w:w="3690" w:type="dxa"/>
          </w:tcPr>
          <w:p w14:paraId="51469D52" w14:textId="77777777" w:rsidR="00F74CBB" w:rsidRPr="00D049B6" w:rsidRDefault="00F74CBB" w:rsidP="002A0DF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  <w:highlight w:val="yellow"/>
              </w:rPr>
            </w:pPr>
            <w:proofErr w:type="spellStart"/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MATa</w:t>
            </w:r>
            <w:proofErr w:type="spellEnd"/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 xml:space="preserve"> srs2-2SA</w:t>
            </w:r>
          </w:p>
        </w:tc>
        <w:tc>
          <w:tcPr>
            <w:tcW w:w="2279" w:type="dxa"/>
          </w:tcPr>
          <w:p w14:paraId="1D0E3B77" w14:textId="77777777" w:rsidR="00F74CBB" w:rsidRPr="00D049B6" w:rsidRDefault="00F74CBB" w:rsidP="002A0DF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  <w:highlight w:val="yellow"/>
              </w:rPr>
            </w:pP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t>This study</w:t>
            </w:r>
          </w:p>
        </w:tc>
        <w:tc>
          <w:tcPr>
            <w:tcW w:w="1766" w:type="dxa"/>
          </w:tcPr>
          <w:p w14:paraId="460C148E" w14:textId="5188BD6A" w:rsidR="00F74CBB" w:rsidRPr="00D049B6" w:rsidRDefault="00F74CBB" w:rsidP="002A0DF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t>1B, 2D</w:t>
            </w:r>
          </w:p>
        </w:tc>
      </w:tr>
      <w:tr w:rsidR="00F74CBB" w:rsidRPr="00D049B6" w14:paraId="437F4463" w14:textId="77777777" w:rsidTr="002A0DF1">
        <w:tc>
          <w:tcPr>
            <w:tcW w:w="1615" w:type="dxa"/>
          </w:tcPr>
          <w:p w14:paraId="5C0AEAE4" w14:textId="77777777" w:rsidR="00F74CBB" w:rsidRPr="00D049B6" w:rsidRDefault="00F74CBB" w:rsidP="002A0DF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t>G854</w:t>
            </w:r>
          </w:p>
        </w:tc>
        <w:tc>
          <w:tcPr>
            <w:tcW w:w="3690" w:type="dxa"/>
          </w:tcPr>
          <w:p w14:paraId="29E21834" w14:textId="60960CB2" w:rsidR="00F74CBB" w:rsidRPr="00D049B6" w:rsidRDefault="00F74CBB" w:rsidP="002A0DF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  <w:highlight w:val="yellow"/>
              </w:rPr>
            </w:pPr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 xml:space="preserve">MATα </w:t>
            </w:r>
            <w:r w:rsidR="00DA1C81" w:rsidRPr="00DA1C8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srs2-∆Rad51</w:t>
            </w:r>
            <w:proofErr w:type="gramStart"/>
            <w:r w:rsidR="00DA1C81" w:rsidRPr="00DA1C8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BD</w:t>
            </w:r>
            <w:r w:rsidR="00DA1C8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(</w:t>
            </w:r>
            <w:proofErr w:type="gramEnd"/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∆(875-902)</w:t>
            </w:r>
            <w:r w:rsidR="00DA1C8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)</w:t>
            </w:r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::HPH</w:t>
            </w:r>
          </w:p>
        </w:tc>
        <w:tc>
          <w:tcPr>
            <w:tcW w:w="2279" w:type="dxa"/>
          </w:tcPr>
          <w:p w14:paraId="61C74187" w14:textId="77777777" w:rsidR="00F74CBB" w:rsidRPr="00D049B6" w:rsidRDefault="00F74CBB" w:rsidP="002A0DF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fldChar w:fldCharType="begin"/>
            </w: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instrText xml:space="preserve"> ADDIN EN.CITE &lt;EndNote&gt;&lt;Cite&gt;&lt;Author&gt;Colavito&lt;/Author&gt;&lt;Year&gt;2009&lt;/Year&gt;&lt;RecNum&gt;716&lt;/RecNum&gt;&lt;DisplayText&gt;(Colavito&lt;style face="italic"&gt; et al.&lt;/style&gt;, 2009)&lt;/DisplayText&gt;&lt;record&gt;&lt;rec-number&gt;716&lt;/rec-number&gt;&lt;foreign-keys&gt;&lt;key app="EN" db-id="a2esw20erpfrauerd97xrfveppt0tt9250de" timestamp="1717440666"&gt;716&lt;/key&gt;&lt;/foreign-keys&gt;&lt;ref-type name="Journal Article"&gt;17&lt;/ref-type&gt;&lt;contributors&gt;&lt;authors&gt;&lt;author&gt;Colavito, S.&lt;/author&gt;&lt;author&gt;Macris-Kiss, M.&lt;/author&gt;&lt;author&gt;Seong, C.&lt;/author&gt;&lt;author&gt;Gleeson, O.&lt;/author&gt;&lt;author&gt;Greene, E. C.&lt;/author&gt;&lt;author&gt;Klein, H. L.&lt;/author&gt;&lt;author&gt;Krejci, L.&lt;/author&gt;&lt;author&gt;Sung, P.&lt;/author&gt;&lt;/authors&gt;&lt;/contributors&gt;&lt;auth-address&gt;Department of Molecular Biophysics and Biochemistry, Yale University School of Medicine, New Haven, CT 06520, USA.&lt;/auth-address&gt;&lt;titles&gt;&lt;title&gt;Functional significance of the Rad51-Srs2 complex in Rad51 presynaptic filament disruption&lt;/title&gt;&lt;secondary-title&gt;Nucleic Acids Res&lt;/secondary-title&gt;&lt;/titles&gt;&lt;pages&gt;6754-6764&lt;/pages&gt;&lt;volume&gt;37&lt;/volume&gt;&lt;number&gt;20&lt;/number&gt;&lt;edition&gt;20090910&lt;/edition&gt;&lt;keywords&gt;&lt;keyword&gt;Adenosine Triphosphatases/metabolism&lt;/keyword&gt;&lt;keyword&gt;DNA Helicases/genetics/*metabolism&lt;/keyword&gt;&lt;keyword&gt;Rad51 Recombinase/*metabolism/ultrastructure&lt;/keyword&gt;&lt;keyword&gt;Recombinases/metabolism&lt;/keyword&gt;&lt;keyword&gt;Saccharomyces cerevisiae Proteins/genetics/*metabolism&lt;/keyword&gt;&lt;keyword&gt;Sequence Deletion&lt;/keyword&gt;&lt;keyword&gt;Two-Hybrid System Techniques&lt;/keyword&gt;&lt;/keywords&gt;&lt;dates&gt;&lt;year&gt;2009&lt;/year&gt;&lt;pub-dates&gt;&lt;date&gt;Nov&lt;/date&gt;&lt;/pub-dates&gt;&lt;/dates&gt;&lt;isbn&gt;1362-4962 (Electronic)&amp;#xD;0305-1048 (Print)&amp;#xD;0305-1048 (Linking)&lt;/isbn&gt;&lt;accession-num&gt;19745052&lt;/accession-num&gt;&lt;urls&gt;&lt;related-urls&gt;&lt;url&gt;https://www.ncbi.nlm.nih.gov/pubmed/19745052&lt;/url&gt;&lt;/related-urls&gt;&lt;/urls&gt;&lt;custom2&gt;PMC2777448&lt;/custom2&gt;&lt;electronic-resource-num&gt;10.1093/nar/gkp748&lt;/electronic-resource-num&gt;&lt;remote-database-name&gt;Medline&lt;/remote-database-name&gt;&lt;remote-database-provider&gt;NLM&lt;/remote-database-provider&gt;&lt;/record&gt;&lt;/Cite&gt;&lt;/EndNote&gt;</w:instrText>
            </w: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fldChar w:fldCharType="separate"/>
            </w:r>
            <w:r w:rsidRPr="00D049B6">
              <w:rPr>
                <w:rFonts w:ascii="Arial" w:hAnsi="Arial" w:cs="Arial"/>
                <w:noProof/>
                <w:color w:val="000000" w:themeColor="text1"/>
                <w:sz w:val="20"/>
                <w:szCs w:val="20"/>
              </w:rPr>
              <w:t>(Colavito</w:t>
            </w:r>
            <w:r w:rsidRPr="00D049B6">
              <w:rPr>
                <w:rFonts w:ascii="Arial" w:hAnsi="Arial" w:cs="Arial"/>
                <w:i/>
                <w:noProof/>
                <w:color w:val="000000" w:themeColor="text1"/>
                <w:sz w:val="20"/>
                <w:szCs w:val="20"/>
              </w:rPr>
              <w:t xml:space="preserve"> et al.</w:t>
            </w:r>
            <w:r w:rsidRPr="00D049B6">
              <w:rPr>
                <w:rFonts w:ascii="Arial" w:hAnsi="Arial" w:cs="Arial"/>
                <w:noProof/>
                <w:color w:val="000000" w:themeColor="text1"/>
                <w:sz w:val="20"/>
                <w:szCs w:val="20"/>
              </w:rPr>
              <w:t>, 2009)</w:t>
            </w: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fldChar w:fldCharType="end"/>
            </w:r>
          </w:p>
        </w:tc>
        <w:tc>
          <w:tcPr>
            <w:tcW w:w="1766" w:type="dxa"/>
          </w:tcPr>
          <w:p w14:paraId="3429D28D" w14:textId="4E975BF5" w:rsidR="00F74CBB" w:rsidRPr="00D049B6" w:rsidRDefault="00F74CBB" w:rsidP="002A0DF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t>1B, 2D</w:t>
            </w:r>
          </w:p>
        </w:tc>
      </w:tr>
      <w:tr w:rsidR="00F74CBB" w:rsidRPr="00D049B6" w14:paraId="462E4AA9" w14:textId="77777777" w:rsidTr="002A0DF1">
        <w:tc>
          <w:tcPr>
            <w:tcW w:w="1615" w:type="dxa"/>
          </w:tcPr>
          <w:p w14:paraId="046F69A7" w14:textId="77777777" w:rsidR="00F74CBB" w:rsidRPr="00D049B6" w:rsidRDefault="00F74CBB" w:rsidP="002A0DF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t>X8047-1B</w:t>
            </w:r>
          </w:p>
        </w:tc>
        <w:tc>
          <w:tcPr>
            <w:tcW w:w="3690" w:type="dxa"/>
          </w:tcPr>
          <w:p w14:paraId="4134DD6C" w14:textId="77777777" w:rsidR="00F74CBB" w:rsidRPr="00D049B6" w:rsidRDefault="00F74CBB" w:rsidP="002A0DF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MATα rfa1-zm2</w:t>
            </w:r>
          </w:p>
        </w:tc>
        <w:tc>
          <w:tcPr>
            <w:tcW w:w="2279" w:type="dxa"/>
          </w:tcPr>
          <w:p w14:paraId="241F4317" w14:textId="77777777" w:rsidR="00F74CBB" w:rsidRPr="00D049B6" w:rsidRDefault="00F74CBB" w:rsidP="002A0DF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EaGluZ3JhPC9BdXRob3I+PFllYXI+MjAyMTwvWWVhcj48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</w:fldData>
              </w:fldChar>
            </w: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EaGluZ3JhPC9BdXRob3I+PFllYXI+MjAyMTwvWWVhcj48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</w:fldData>
              </w:fldChar>
            </w: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</w: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fldChar w:fldCharType="end"/>
            </w: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</w: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fldChar w:fldCharType="separate"/>
            </w:r>
            <w:r w:rsidRPr="00D049B6">
              <w:rPr>
                <w:rFonts w:ascii="Arial" w:hAnsi="Arial" w:cs="Arial"/>
                <w:noProof/>
                <w:color w:val="000000" w:themeColor="text1"/>
                <w:sz w:val="20"/>
                <w:szCs w:val="20"/>
              </w:rPr>
              <w:t>(Dhingra</w:t>
            </w:r>
            <w:r w:rsidRPr="00D049B6">
              <w:rPr>
                <w:rFonts w:ascii="Arial" w:hAnsi="Arial" w:cs="Arial"/>
                <w:i/>
                <w:noProof/>
                <w:color w:val="000000" w:themeColor="text1"/>
                <w:sz w:val="20"/>
                <w:szCs w:val="20"/>
              </w:rPr>
              <w:t xml:space="preserve"> et al.</w:t>
            </w:r>
            <w:r w:rsidRPr="00D049B6">
              <w:rPr>
                <w:rFonts w:ascii="Arial" w:hAnsi="Arial" w:cs="Arial"/>
                <w:noProof/>
                <w:color w:val="000000" w:themeColor="text1"/>
                <w:sz w:val="20"/>
                <w:szCs w:val="20"/>
              </w:rPr>
              <w:t>, 2021)</w:t>
            </w: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fldChar w:fldCharType="end"/>
            </w:r>
          </w:p>
        </w:tc>
        <w:tc>
          <w:tcPr>
            <w:tcW w:w="1766" w:type="dxa"/>
          </w:tcPr>
          <w:p w14:paraId="5E5D8E70" w14:textId="2F4376C3" w:rsidR="00F74CBB" w:rsidRPr="00D049B6" w:rsidRDefault="00F74CBB" w:rsidP="002A0DF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t>2C, 2C-D, 3B-C, 6B</w:t>
            </w:r>
          </w:p>
        </w:tc>
      </w:tr>
      <w:tr w:rsidR="00F74CBB" w:rsidRPr="00D049B6" w14:paraId="595D173C" w14:textId="77777777" w:rsidTr="002A0DF1">
        <w:tc>
          <w:tcPr>
            <w:tcW w:w="1615" w:type="dxa"/>
          </w:tcPr>
          <w:p w14:paraId="78F3056A" w14:textId="77777777" w:rsidR="00F74CBB" w:rsidRPr="00D049B6" w:rsidRDefault="00F74CBB" w:rsidP="002A0DF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t>X8650-2C</w:t>
            </w:r>
          </w:p>
        </w:tc>
        <w:tc>
          <w:tcPr>
            <w:tcW w:w="3690" w:type="dxa"/>
          </w:tcPr>
          <w:p w14:paraId="1E23B36A" w14:textId="77777777" w:rsidR="00F74CBB" w:rsidRPr="00D049B6" w:rsidRDefault="00F74CBB" w:rsidP="002A0DF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</w:pPr>
            <w:proofErr w:type="spellStart"/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MATa</w:t>
            </w:r>
            <w:proofErr w:type="spellEnd"/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 xml:space="preserve"> srs2-3</w:t>
            </w:r>
            <w:proofErr w:type="gramStart"/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KR::</w:t>
            </w:r>
            <w:proofErr w:type="gramEnd"/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NAT rfa1-zm2</w:t>
            </w:r>
          </w:p>
        </w:tc>
        <w:tc>
          <w:tcPr>
            <w:tcW w:w="2279" w:type="dxa"/>
          </w:tcPr>
          <w:p w14:paraId="5AA69F61" w14:textId="77777777" w:rsidR="00F74CBB" w:rsidRPr="00D049B6" w:rsidRDefault="00F74CBB" w:rsidP="002A0DF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  <w:highlight w:val="yellow"/>
              </w:rPr>
            </w:pP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t>This study</w:t>
            </w:r>
          </w:p>
        </w:tc>
        <w:tc>
          <w:tcPr>
            <w:tcW w:w="1766" w:type="dxa"/>
          </w:tcPr>
          <w:p w14:paraId="453D3D15" w14:textId="6B8121B8" w:rsidR="00F74CBB" w:rsidRPr="00D049B6" w:rsidRDefault="00F74CBB" w:rsidP="002A0DF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t>2C, 3B-C</w:t>
            </w:r>
          </w:p>
        </w:tc>
      </w:tr>
      <w:tr w:rsidR="00F74CBB" w:rsidRPr="00D049B6" w14:paraId="70026F9D" w14:textId="77777777" w:rsidTr="002A0DF1">
        <w:tc>
          <w:tcPr>
            <w:tcW w:w="1615" w:type="dxa"/>
            <w:vAlign w:val="bottom"/>
          </w:tcPr>
          <w:p w14:paraId="63513302" w14:textId="77777777" w:rsidR="00F74CBB" w:rsidRPr="00D049B6" w:rsidRDefault="00F74CBB" w:rsidP="002A0DF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t>X8666-35-6A</w:t>
            </w:r>
          </w:p>
        </w:tc>
        <w:tc>
          <w:tcPr>
            <w:tcW w:w="3690" w:type="dxa"/>
          </w:tcPr>
          <w:p w14:paraId="3D1EC83E" w14:textId="77777777" w:rsidR="00F74CBB" w:rsidRPr="00D049B6" w:rsidRDefault="00F74CBB" w:rsidP="002A0DF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</w:pPr>
            <w:proofErr w:type="spellStart"/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MATa</w:t>
            </w:r>
            <w:proofErr w:type="spellEnd"/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 xml:space="preserve"> srs2-∆PIM rfa1-zm2</w:t>
            </w:r>
          </w:p>
        </w:tc>
        <w:tc>
          <w:tcPr>
            <w:tcW w:w="2279" w:type="dxa"/>
          </w:tcPr>
          <w:p w14:paraId="60F4B74E" w14:textId="77777777" w:rsidR="00F74CBB" w:rsidRPr="00D049B6" w:rsidRDefault="00F74CBB" w:rsidP="002A0DF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  <w:highlight w:val="yellow"/>
              </w:rPr>
            </w:pP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t>This study</w:t>
            </w:r>
          </w:p>
        </w:tc>
        <w:tc>
          <w:tcPr>
            <w:tcW w:w="1766" w:type="dxa"/>
          </w:tcPr>
          <w:p w14:paraId="272921CD" w14:textId="79E55513" w:rsidR="00F74CBB" w:rsidRPr="00D049B6" w:rsidRDefault="00F74CBB" w:rsidP="002A0DF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t>2C, 3B-C, 6B</w:t>
            </w:r>
          </w:p>
        </w:tc>
      </w:tr>
      <w:tr w:rsidR="00F74CBB" w:rsidRPr="00D049B6" w14:paraId="0BAD24ED" w14:textId="77777777" w:rsidTr="002A0DF1">
        <w:tc>
          <w:tcPr>
            <w:tcW w:w="1615" w:type="dxa"/>
            <w:vAlign w:val="bottom"/>
          </w:tcPr>
          <w:p w14:paraId="2880D871" w14:textId="77777777" w:rsidR="00F74CBB" w:rsidRPr="00D049B6" w:rsidRDefault="00F74CBB" w:rsidP="002A0DF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t>X8210-2B</w:t>
            </w:r>
          </w:p>
        </w:tc>
        <w:tc>
          <w:tcPr>
            <w:tcW w:w="3690" w:type="dxa"/>
          </w:tcPr>
          <w:p w14:paraId="71FC2B02" w14:textId="77777777" w:rsidR="00F74CBB" w:rsidRPr="00D049B6" w:rsidRDefault="00F74CBB" w:rsidP="002A0DF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</w:pPr>
            <w:proofErr w:type="spellStart"/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MATa</w:t>
            </w:r>
            <w:proofErr w:type="spellEnd"/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 xml:space="preserve"> rfa1-t33</w:t>
            </w:r>
          </w:p>
        </w:tc>
        <w:tc>
          <w:tcPr>
            <w:tcW w:w="2279" w:type="dxa"/>
            <w:vAlign w:val="bottom"/>
          </w:tcPr>
          <w:p w14:paraId="720AE243" w14:textId="77777777" w:rsidR="00F74CBB" w:rsidRPr="00D049B6" w:rsidRDefault="00F74CBB" w:rsidP="002A0DF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  <w:highlight w:val="yellow"/>
              </w:rPr>
            </w:pP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EaGluZ3JhPC9BdXRob3I+PFllYXI+MjAyMTwvWWVhcj48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</w:fldData>
              </w:fldChar>
            </w: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EaGluZ3JhPC9BdXRob3I+PFllYXI+MjAyMTwvWWVhcj48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</w:fldData>
              </w:fldChar>
            </w: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</w: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fldChar w:fldCharType="end"/>
            </w: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</w: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fldChar w:fldCharType="separate"/>
            </w:r>
            <w:r w:rsidRPr="00D049B6">
              <w:rPr>
                <w:rFonts w:ascii="Arial" w:hAnsi="Arial" w:cs="Arial"/>
                <w:noProof/>
                <w:color w:val="000000" w:themeColor="text1"/>
                <w:sz w:val="20"/>
                <w:szCs w:val="20"/>
              </w:rPr>
              <w:t>(Dhingra</w:t>
            </w:r>
            <w:r w:rsidRPr="00D049B6">
              <w:rPr>
                <w:rFonts w:ascii="Arial" w:hAnsi="Arial" w:cs="Arial"/>
                <w:i/>
                <w:noProof/>
                <w:color w:val="000000" w:themeColor="text1"/>
                <w:sz w:val="20"/>
                <w:szCs w:val="20"/>
              </w:rPr>
              <w:t xml:space="preserve"> et al.</w:t>
            </w:r>
            <w:r w:rsidRPr="00D049B6">
              <w:rPr>
                <w:rFonts w:ascii="Arial" w:hAnsi="Arial" w:cs="Arial"/>
                <w:noProof/>
                <w:color w:val="000000" w:themeColor="text1"/>
                <w:sz w:val="20"/>
                <w:szCs w:val="20"/>
              </w:rPr>
              <w:t>, 2021)</w:t>
            </w: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fldChar w:fldCharType="end"/>
            </w:r>
          </w:p>
        </w:tc>
        <w:tc>
          <w:tcPr>
            <w:tcW w:w="1766" w:type="dxa"/>
          </w:tcPr>
          <w:p w14:paraId="26970BD1" w14:textId="6DFDAFC3" w:rsidR="00F74CBB" w:rsidRPr="00D049B6" w:rsidRDefault="00F74CBB" w:rsidP="002A0DF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t>2E</w:t>
            </w:r>
          </w:p>
        </w:tc>
      </w:tr>
      <w:tr w:rsidR="00F74CBB" w:rsidRPr="00D049B6" w14:paraId="1E2419C2" w14:textId="77777777" w:rsidTr="002A0DF1">
        <w:tc>
          <w:tcPr>
            <w:tcW w:w="1615" w:type="dxa"/>
            <w:vAlign w:val="bottom"/>
          </w:tcPr>
          <w:p w14:paraId="0C6E3CF7" w14:textId="77777777" w:rsidR="00F74CBB" w:rsidRPr="00D049B6" w:rsidRDefault="00F74CBB" w:rsidP="002A0DF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t>X8745-2A</w:t>
            </w:r>
          </w:p>
        </w:tc>
        <w:tc>
          <w:tcPr>
            <w:tcW w:w="3690" w:type="dxa"/>
          </w:tcPr>
          <w:p w14:paraId="7C25914A" w14:textId="77777777" w:rsidR="00F74CBB" w:rsidRPr="00D049B6" w:rsidRDefault="00F74CBB" w:rsidP="002A0DF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</w:pPr>
            <w:proofErr w:type="spellStart"/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MATa</w:t>
            </w:r>
            <w:proofErr w:type="spellEnd"/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 xml:space="preserve"> srs2-3</w:t>
            </w:r>
            <w:proofErr w:type="gramStart"/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KR::</w:t>
            </w:r>
            <w:proofErr w:type="gramEnd"/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 xml:space="preserve">NAT rfa1-t33 </w:t>
            </w:r>
          </w:p>
        </w:tc>
        <w:tc>
          <w:tcPr>
            <w:tcW w:w="2279" w:type="dxa"/>
          </w:tcPr>
          <w:p w14:paraId="4843C19D" w14:textId="77777777" w:rsidR="00F74CBB" w:rsidRPr="00D049B6" w:rsidRDefault="00F74CBB" w:rsidP="002A0DF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  <w:highlight w:val="yellow"/>
              </w:rPr>
            </w:pP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t>This study</w:t>
            </w:r>
          </w:p>
        </w:tc>
        <w:tc>
          <w:tcPr>
            <w:tcW w:w="1766" w:type="dxa"/>
          </w:tcPr>
          <w:p w14:paraId="6A6775EE" w14:textId="384CC167" w:rsidR="00F74CBB" w:rsidRPr="00D049B6" w:rsidRDefault="00F74CBB" w:rsidP="002A0DF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t>2E</w:t>
            </w:r>
          </w:p>
        </w:tc>
      </w:tr>
      <w:tr w:rsidR="00F74CBB" w:rsidRPr="00D049B6" w14:paraId="14FCC2C0" w14:textId="77777777" w:rsidTr="002A0DF1">
        <w:tc>
          <w:tcPr>
            <w:tcW w:w="1615" w:type="dxa"/>
            <w:vAlign w:val="bottom"/>
          </w:tcPr>
          <w:p w14:paraId="69FCE956" w14:textId="77777777" w:rsidR="00F74CBB" w:rsidRPr="00D049B6" w:rsidRDefault="00F74CBB" w:rsidP="002A0DF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t>X8743-13A</w:t>
            </w:r>
          </w:p>
        </w:tc>
        <w:tc>
          <w:tcPr>
            <w:tcW w:w="3690" w:type="dxa"/>
          </w:tcPr>
          <w:p w14:paraId="26907B7C" w14:textId="77777777" w:rsidR="00F74CBB" w:rsidRPr="00D049B6" w:rsidRDefault="00F74CBB" w:rsidP="002A0DF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 xml:space="preserve">MATα srs2-∆PIM rfa1-t33 </w:t>
            </w:r>
          </w:p>
        </w:tc>
        <w:tc>
          <w:tcPr>
            <w:tcW w:w="2279" w:type="dxa"/>
          </w:tcPr>
          <w:p w14:paraId="0FDE0576" w14:textId="77777777" w:rsidR="00F74CBB" w:rsidRPr="00D049B6" w:rsidRDefault="00F74CBB" w:rsidP="002A0DF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  <w:highlight w:val="yellow"/>
              </w:rPr>
            </w:pP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t>This study</w:t>
            </w:r>
          </w:p>
        </w:tc>
        <w:tc>
          <w:tcPr>
            <w:tcW w:w="1766" w:type="dxa"/>
          </w:tcPr>
          <w:p w14:paraId="5384494C" w14:textId="04EE03E9" w:rsidR="00F74CBB" w:rsidRPr="00D049B6" w:rsidRDefault="00F74CBB" w:rsidP="002A0DF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t>2E</w:t>
            </w:r>
          </w:p>
        </w:tc>
      </w:tr>
      <w:tr w:rsidR="00F74CBB" w:rsidRPr="00D049B6" w14:paraId="68EB792B" w14:textId="77777777" w:rsidTr="002A0DF1">
        <w:tc>
          <w:tcPr>
            <w:tcW w:w="1615" w:type="dxa"/>
            <w:vAlign w:val="bottom"/>
          </w:tcPr>
          <w:p w14:paraId="3FC806EF" w14:textId="77777777" w:rsidR="00F74CBB" w:rsidRPr="00D049B6" w:rsidRDefault="00F74CBB" w:rsidP="002A0DF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t>X8198-15A</w:t>
            </w:r>
          </w:p>
        </w:tc>
        <w:tc>
          <w:tcPr>
            <w:tcW w:w="3690" w:type="dxa"/>
          </w:tcPr>
          <w:p w14:paraId="77BEC7BA" w14:textId="77777777" w:rsidR="00F74CBB" w:rsidRPr="00D049B6" w:rsidRDefault="00F74CBB" w:rsidP="002A0DF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srs2-SIM</w:t>
            </w:r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  <w:vertAlign w:val="superscript"/>
              </w:rPr>
              <w:t>MUT</w:t>
            </w:r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 xml:space="preserve"> rfa1-zm2</w:t>
            </w:r>
          </w:p>
        </w:tc>
        <w:tc>
          <w:tcPr>
            <w:tcW w:w="2279" w:type="dxa"/>
          </w:tcPr>
          <w:p w14:paraId="6D0120A8" w14:textId="77777777" w:rsidR="00F74CBB" w:rsidRPr="00D049B6" w:rsidRDefault="00F74CBB" w:rsidP="002A0DF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  <w:highlight w:val="yellow"/>
              </w:rPr>
            </w:pP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t>This study</w:t>
            </w:r>
          </w:p>
        </w:tc>
        <w:tc>
          <w:tcPr>
            <w:tcW w:w="1766" w:type="dxa"/>
          </w:tcPr>
          <w:p w14:paraId="5F4EB10F" w14:textId="77777777" w:rsidR="00F74CBB" w:rsidRPr="00D049B6" w:rsidRDefault="00F74CBB" w:rsidP="002A0DF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t>2D</w:t>
            </w:r>
          </w:p>
        </w:tc>
      </w:tr>
      <w:tr w:rsidR="00F74CBB" w:rsidRPr="00D049B6" w14:paraId="735DDBEF" w14:textId="77777777" w:rsidTr="002A0DF1">
        <w:tc>
          <w:tcPr>
            <w:tcW w:w="1615" w:type="dxa"/>
            <w:vAlign w:val="bottom"/>
          </w:tcPr>
          <w:p w14:paraId="2C9455F7" w14:textId="77777777" w:rsidR="00F74CBB" w:rsidRPr="00D049B6" w:rsidRDefault="00F74CBB" w:rsidP="002A0DF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t>X8637-6B</w:t>
            </w:r>
          </w:p>
        </w:tc>
        <w:tc>
          <w:tcPr>
            <w:tcW w:w="3690" w:type="dxa"/>
          </w:tcPr>
          <w:p w14:paraId="51B2BB6C" w14:textId="77777777" w:rsidR="00F74CBB" w:rsidRPr="00D049B6" w:rsidRDefault="00F74CBB" w:rsidP="002A0DF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</w:pPr>
            <w:proofErr w:type="spellStart"/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MATa</w:t>
            </w:r>
            <w:proofErr w:type="spellEnd"/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 xml:space="preserve"> srs2-7</w:t>
            </w:r>
            <w:proofErr w:type="gramStart"/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AV::</w:t>
            </w:r>
            <w:proofErr w:type="gramEnd"/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HIS3 rfa1-zm2</w:t>
            </w:r>
          </w:p>
        </w:tc>
        <w:tc>
          <w:tcPr>
            <w:tcW w:w="2279" w:type="dxa"/>
          </w:tcPr>
          <w:p w14:paraId="50CCFE24" w14:textId="77777777" w:rsidR="00F74CBB" w:rsidRPr="00D049B6" w:rsidRDefault="00F74CBB" w:rsidP="002A0DF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  <w:highlight w:val="yellow"/>
              </w:rPr>
            </w:pP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t>This study</w:t>
            </w:r>
          </w:p>
        </w:tc>
        <w:tc>
          <w:tcPr>
            <w:tcW w:w="1766" w:type="dxa"/>
          </w:tcPr>
          <w:p w14:paraId="633E9819" w14:textId="77777777" w:rsidR="00F74CBB" w:rsidRPr="00D049B6" w:rsidRDefault="00F74CBB" w:rsidP="002A0DF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t>2D</w:t>
            </w:r>
          </w:p>
        </w:tc>
      </w:tr>
      <w:tr w:rsidR="00F74CBB" w:rsidRPr="00D049B6" w14:paraId="0159B4B4" w14:textId="77777777" w:rsidTr="002A0DF1">
        <w:tc>
          <w:tcPr>
            <w:tcW w:w="1615" w:type="dxa"/>
            <w:vAlign w:val="bottom"/>
          </w:tcPr>
          <w:p w14:paraId="72CB4C64" w14:textId="77777777" w:rsidR="00F74CBB" w:rsidRPr="00D049B6" w:rsidRDefault="00F74CBB" w:rsidP="002A0DF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t>X8137-10B</w:t>
            </w:r>
          </w:p>
        </w:tc>
        <w:tc>
          <w:tcPr>
            <w:tcW w:w="3690" w:type="dxa"/>
          </w:tcPr>
          <w:p w14:paraId="7C3EA02B" w14:textId="47F684EE" w:rsidR="00F74CBB" w:rsidRPr="00D049B6" w:rsidRDefault="00F74CBB" w:rsidP="002A0DF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</w:pPr>
            <w:proofErr w:type="spellStart"/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MATa</w:t>
            </w:r>
            <w:proofErr w:type="spellEnd"/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 xml:space="preserve"> </w:t>
            </w:r>
            <w:r w:rsidR="00DA1C81" w:rsidRPr="00DA1C8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srs2-∆Rad51</w:t>
            </w:r>
            <w:proofErr w:type="gramStart"/>
            <w:r w:rsidR="00DA1C81" w:rsidRPr="00DA1C81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BD</w:t>
            </w:r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::</w:t>
            </w:r>
            <w:proofErr w:type="gramEnd"/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HPH rfa1-zm2</w:t>
            </w:r>
          </w:p>
        </w:tc>
        <w:tc>
          <w:tcPr>
            <w:tcW w:w="2279" w:type="dxa"/>
          </w:tcPr>
          <w:p w14:paraId="09939DF7" w14:textId="77777777" w:rsidR="00F74CBB" w:rsidRPr="00D049B6" w:rsidRDefault="00F74CBB" w:rsidP="002A0DF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t>This study</w:t>
            </w:r>
          </w:p>
        </w:tc>
        <w:tc>
          <w:tcPr>
            <w:tcW w:w="1766" w:type="dxa"/>
          </w:tcPr>
          <w:p w14:paraId="7F1FC872" w14:textId="77777777" w:rsidR="00F74CBB" w:rsidRPr="00D049B6" w:rsidRDefault="00F74CBB" w:rsidP="002A0DF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t>2D</w:t>
            </w:r>
          </w:p>
        </w:tc>
      </w:tr>
      <w:tr w:rsidR="00F74CBB" w:rsidRPr="00D049B6" w14:paraId="44A0B7AF" w14:textId="77777777" w:rsidTr="002A0DF1">
        <w:tc>
          <w:tcPr>
            <w:tcW w:w="1615" w:type="dxa"/>
            <w:vAlign w:val="bottom"/>
          </w:tcPr>
          <w:p w14:paraId="69761775" w14:textId="77777777" w:rsidR="00F74CBB" w:rsidRPr="00D049B6" w:rsidRDefault="00F74CBB" w:rsidP="002A0DF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t>X8660-4B</w:t>
            </w:r>
          </w:p>
        </w:tc>
        <w:tc>
          <w:tcPr>
            <w:tcW w:w="3690" w:type="dxa"/>
          </w:tcPr>
          <w:p w14:paraId="726EDAF0" w14:textId="77777777" w:rsidR="00F74CBB" w:rsidRPr="00D049B6" w:rsidRDefault="00F74CBB" w:rsidP="002A0DF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MATα srs2-2SA rfa1-zm2</w:t>
            </w:r>
          </w:p>
        </w:tc>
        <w:tc>
          <w:tcPr>
            <w:tcW w:w="2279" w:type="dxa"/>
          </w:tcPr>
          <w:p w14:paraId="21D22306" w14:textId="77777777" w:rsidR="00F74CBB" w:rsidRPr="00D049B6" w:rsidRDefault="00F74CBB" w:rsidP="002A0DF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t>This study</w:t>
            </w:r>
          </w:p>
        </w:tc>
        <w:tc>
          <w:tcPr>
            <w:tcW w:w="1766" w:type="dxa"/>
          </w:tcPr>
          <w:p w14:paraId="15965DFF" w14:textId="77777777" w:rsidR="00F74CBB" w:rsidRPr="00D049B6" w:rsidRDefault="00F74CBB" w:rsidP="002A0DF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t>2D</w:t>
            </w:r>
          </w:p>
        </w:tc>
      </w:tr>
      <w:tr w:rsidR="00C55B06" w:rsidRPr="00D049B6" w14:paraId="170B0622" w14:textId="77777777" w:rsidTr="00A1025B">
        <w:tc>
          <w:tcPr>
            <w:tcW w:w="1615" w:type="dxa"/>
          </w:tcPr>
          <w:p w14:paraId="2ACC2004" w14:textId="08999F6D" w:rsidR="00C55B06" w:rsidRPr="00D049B6" w:rsidRDefault="00C55B06" w:rsidP="00C55B06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t>X9265-4D</w:t>
            </w:r>
          </w:p>
        </w:tc>
        <w:tc>
          <w:tcPr>
            <w:tcW w:w="3690" w:type="dxa"/>
          </w:tcPr>
          <w:p w14:paraId="73F50846" w14:textId="0885BCA5" w:rsidR="00C55B06" w:rsidRPr="00D049B6" w:rsidRDefault="00C55B06" w:rsidP="00C55B06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</w:pPr>
            <w:proofErr w:type="spellStart"/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MATa</w:t>
            </w:r>
            <w:proofErr w:type="spellEnd"/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 xml:space="preserve"> SLX4-</w:t>
            </w:r>
            <w:proofErr w:type="gramStart"/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TAP::</w:t>
            </w:r>
            <w:proofErr w:type="gramEnd"/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HIS3</w:t>
            </w:r>
          </w:p>
        </w:tc>
        <w:tc>
          <w:tcPr>
            <w:tcW w:w="2279" w:type="dxa"/>
          </w:tcPr>
          <w:p w14:paraId="1A4B68EE" w14:textId="0DA2B836" w:rsidR="00C55B06" w:rsidRPr="00D049B6" w:rsidRDefault="00C55B06" w:rsidP="00C55B06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XYW48L0F1dGhvcj48WWVhcj4yMDE5PC9ZZWFyPjxSZWNO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</w:fldData>
              </w:fldChar>
            </w: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XYW48L0F1dGhvcj48WWVhcj4yMDE5PC9ZZWFyPjxSZWNO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</w:fldData>
              </w:fldChar>
            </w: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</w: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fldChar w:fldCharType="end"/>
            </w: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</w: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fldChar w:fldCharType="separate"/>
            </w:r>
            <w:r w:rsidRPr="00D049B6">
              <w:rPr>
                <w:rFonts w:ascii="Arial" w:hAnsi="Arial" w:cs="Arial"/>
                <w:noProof/>
                <w:color w:val="000000" w:themeColor="text1"/>
                <w:sz w:val="20"/>
                <w:szCs w:val="20"/>
              </w:rPr>
              <w:t>(Wan</w:t>
            </w:r>
            <w:r w:rsidRPr="00D049B6">
              <w:rPr>
                <w:rFonts w:ascii="Arial" w:hAnsi="Arial" w:cs="Arial"/>
                <w:i/>
                <w:noProof/>
                <w:color w:val="000000" w:themeColor="text1"/>
                <w:sz w:val="20"/>
                <w:szCs w:val="20"/>
              </w:rPr>
              <w:t xml:space="preserve"> et al.</w:t>
            </w:r>
            <w:r w:rsidRPr="00D049B6">
              <w:rPr>
                <w:rFonts w:ascii="Arial" w:hAnsi="Arial" w:cs="Arial"/>
                <w:noProof/>
                <w:color w:val="000000" w:themeColor="text1"/>
                <w:sz w:val="20"/>
                <w:szCs w:val="20"/>
              </w:rPr>
              <w:t>, 2019)</w:t>
            </w: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fldChar w:fldCharType="end"/>
            </w:r>
          </w:p>
        </w:tc>
        <w:tc>
          <w:tcPr>
            <w:tcW w:w="1766" w:type="dxa"/>
          </w:tcPr>
          <w:p w14:paraId="5A0543E8" w14:textId="3681B5A1" w:rsidR="00C55B06" w:rsidRPr="00D049B6" w:rsidRDefault="00C55B06" w:rsidP="00C55B06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t>4A-C</w:t>
            </w:r>
          </w:p>
        </w:tc>
      </w:tr>
      <w:tr w:rsidR="00C55B06" w:rsidRPr="00D049B6" w14:paraId="6B42FA77" w14:textId="77777777" w:rsidTr="00A1025B">
        <w:tc>
          <w:tcPr>
            <w:tcW w:w="1615" w:type="dxa"/>
          </w:tcPr>
          <w:p w14:paraId="1CF6FA94" w14:textId="2921B569" w:rsidR="00C55B06" w:rsidRPr="00D049B6" w:rsidRDefault="00C55B06" w:rsidP="00C55B06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t>X9265-4A</w:t>
            </w:r>
          </w:p>
        </w:tc>
        <w:tc>
          <w:tcPr>
            <w:tcW w:w="3690" w:type="dxa"/>
          </w:tcPr>
          <w:p w14:paraId="49F7CA65" w14:textId="0D394168" w:rsidR="00C55B06" w:rsidRPr="00D049B6" w:rsidRDefault="00C55B06" w:rsidP="00C55B06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</w:pPr>
            <w:proofErr w:type="spellStart"/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MATa</w:t>
            </w:r>
            <w:proofErr w:type="spellEnd"/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 xml:space="preserve"> srs2-∆PIM SLX4-</w:t>
            </w:r>
            <w:proofErr w:type="gramStart"/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TAP::</w:t>
            </w:r>
            <w:proofErr w:type="gramEnd"/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HIS3</w:t>
            </w:r>
          </w:p>
        </w:tc>
        <w:tc>
          <w:tcPr>
            <w:tcW w:w="2279" w:type="dxa"/>
          </w:tcPr>
          <w:p w14:paraId="421C5B3C" w14:textId="688EF876" w:rsidR="00C55B06" w:rsidRPr="00D049B6" w:rsidRDefault="00C55B06" w:rsidP="00C55B06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t>This study</w:t>
            </w:r>
          </w:p>
        </w:tc>
        <w:tc>
          <w:tcPr>
            <w:tcW w:w="1766" w:type="dxa"/>
          </w:tcPr>
          <w:p w14:paraId="54E4DEC4" w14:textId="4FDEC439" w:rsidR="00C55B06" w:rsidRPr="00D049B6" w:rsidRDefault="00C55B06" w:rsidP="00C55B06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t>4A-C</w:t>
            </w:r>
          </w:p>
        </w:tc>
      </w:tr>
      <w:tr w:rsidR="00C55B06" w:rsidRPr="00D049B6" w14:paraId="2CBE2DF2" w14:textId="77777777" w:rsidTr="00A1025B">
        <w:tc>
          <w:tcPr>
            <w:tcW w:w="1615" w:type="dxa"/>
          </w:tcPr>
          <w:p w14:paraId="038F8B57" w14:textId="301A9420" w:rsidR="00C55B06" w:rsidRPr="00D049B6" w:rsidRDefault="00C55B06" w:rsidP="00C55B06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t>X8956-7C</w:t>
            </w:r>
          </w:p>
        </w:tc>
        <w:tc>
          <w:tcPr>
            <w:tcW w:w="3690" w:type="dxa"/>
          </w:tcPr>
          <w:p w14:paraId="34E12F7F" w14:textId="06B16C2A" w:rsidR="00C55B06" w:rsidRPr="00D049B6" w:rsidRDefault="00C55B06" w:rsidP="00C55B06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</w:pPr>
            <w:proofErr w:type="spellStart"/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MATa</w:t>
            </w:r>
            <w:proofErr w:type="spellEnd"/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 xml:space="preserve"> slx4</w:t>
            </w:r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  <w:vertAlign w:val="superscript"/>
              </w:rPr>
              <w:t>RIM</w:t>
            </w:r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-</w:t>
            </w:r>
            <w:proofErr w:type="gramStart"/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TAP::</w:t>
            </w:r>
            <w:proofErr w:type="gramEnd"/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HIS3</w:t>
            </w:r>
          </w:p>
        </w:tc>
        <w:tc>
          <w:tcPr>
            <w:tcW w:w="2279" w:type="dxa"/>
          </w:tcPr>
          <w:p w14:paraId="3DE7D907" w14:textId="5F8F473F" w:rsidR="00C55B06" w:rsidRPr="00D049B6" w:rsidRDefault="00C55B06" w:rsidP="00C55B06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XYW48L0F1dGhvcj48WWVhcj4yMDE5PC9ZZWFyPjxSZWNO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</w:fldData>
              </w:fldChar>
            </w: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XYW48L0F1dGhvcj48WWVhcj4yMDE5PC9ZZWFyPjxSZWNO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</w:fldData>
              </w:fldChar>
            </w: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</w: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fldChar w:fldCharType="end"/>
            </w: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</w: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fldChar w:fldCharType="separate"/>
            </w:r>
            <w:r w:rsidRPr="00D049B6">
              <w:rPr>
                <w:rFonts w:ascii="Arial" w:hAnsi="Arial" w:cs="Arial"/>
                <w:noProof/>
                <w:color w:val="000000" w:themeColor="text1"/>
                <w:sz w:val="20"/>
                <w:szCs w:val="20"/>
              </w:rPr>
              <w:t>(Wan</w:t>
            </w:r>
            <w:r w:rsidRPr="00D049B6">
              <w:rPr>
                <w:rFonts w:ascii="Arial" w:hAnsi="Arial" w:cs="Arial"/>
                <w:i/>
                <w:noProof/>
                <w:color w:val="000000" w:themeColor="text1"/>
                <w:sz w:val="20"/>
                <w:szCs w:val="20"/>
              </w:rPr>
              <w:t xml:space="preserve"> et al.</w:t>
            </w:r>
            <w:r w:rsidRPr="00D049B6">
              <w:rPr>
                <w:rFonts w:ascii="Arial" w:hAnsi="Arial" w:cs="Arial"/>
                <w:noProof/>
                <w:color w:val="000000" w:themeColor="text1"/>
                <w:sz w:val="20"/>
                <w:szCs w:val="20"/>
              </w:rPr>
              <w:t>, 2019)</w:t>
            </w: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fldChar w:fldCharType="end"/>
            </w:r>
          </w:p>
        </w:tc>
        <w:tc>
          <w:tcPr>
            <w:tcW w:w="1766" w:type="dxa"/>
          </w:tcPr>
          <w:p w14:paraId="027DBCBC" w14:textId="16AD1A60" w:rsidR="00C55B06" w:rsidRPr="00D049B6" w:rsidRDefault="00C55B06" w:rsidP="00C55B06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t>4A-C</w:t>
            </w:r>
          </w:p>
        </w:tc>
      </w:tr>
      <w:tr w:rsidR="00C55B06" w:rsidRPr="00D049B6" w14:paraId="203DA5D9" w14:textId="77777777" w:rsidTr="00A1025B">
        <w:tc>
          <w:tcPr>
            <w:tcW w:w="1615" w:type="dxa"/>
          </w:tcPr>
          <w:p w14:paraId="16F578DB" w14:textId="09D98A3A" w:rsidR="00C55B06" w:rsidRPr="00D049B6" w:rsidRDefault="00C55B06" w:rsidP="00C55B06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t>X8956-5D</w:t>
            </w:r>
          </w:p>
        </w:tc>
        <w:tc>
          <w:tcPr>
            <w:tcW w:w="3690" w:type="dxa"/>
          </w:tcPr>
          <w:p w14:paraId="622A2F2A" w14:textId="79989321" w:rsidR="00C55B06" w:rsidRPr="00D049B6" w:rsidRDefault="00C55B06" w:rsidP="00C55B06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</w:pPr>
            <w:proofErr w:type="spellStart"/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MATa</w:t>
            </w:r>
            <w:proofErr w:type="spellEnd"/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 xml:space="preserve"> srs2-∆PIM slx4</w:t>
            </w:r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  <w:vertAlign w:val="superscript"/>
              </w:rPr>
              <w:t>RIM</w:t>
            </w:r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-</w:t>
            </w:r>
            <w:proofErr w:type="gramStart"/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TAP::</w:t>
            </w:r>
            <w:proofErr w:type="gramEnd"/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HIS3</w:t>
            </w:r>
          </w:p>
        </w:tc>
        <w:tc>
          <w:tcPr>
            <w:tcW w:w="2279" w:type="dxa"/>
          </w:tcPr>
          <w:p w14:paraId="076054A6" w14:textId="6D5164CD" w:rsidR="00C55B06" w:rsidRPr="00D049B6" w:rsidRDefault="00C55B06" w:rsidP="00C55B06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t>This study</w:t>
            </w:r>
          </w:p>
        </w:tc>
        <w:tc>
          <w:tcPr>
            <w:tcW w:w="1766" w:type="dxa"/>
          </w:tcPr>
          <w:p w14:paraId="159C177C" w14:textId="66950A6D" w:rsidR="00C55B06" w:rsidRPr="00D049B6" w:rsidRDefault="00C55B06" w:rsidP="00C55B06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t>4A-C</w:t>
            </w:r>
          </w:p>
        </w:tc>
      </w:tr>
      <w:tr w:rsidR="00C55B06" w:rsidRPr="00D049B6" w14:paraId="69F8DA28" w14:textId="77777777" w:rsidTr="002A0DF1">
        <w:tc>
          <w:tcPr>
            <w:tcW w:w="1615" w:type="dxa"/>
            <w:vAlign w:val="bottom"/>
          </w:tcPr>
          <w:p w14:paraId="78103957" w14:textId="1ADA2376" w:rsidR="00C55B06" w:rsidRPr="00D049B6" w:rsidRDefault="00C55B06" w:rsidP="00C55B06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t>T1358-2</w:t>
            </w:r>
          </w:p>
        </w:tc>
        <w:tc>
          <w:tcPr>
            <w:tcW w:w="3690" w:type="dxa"/>
          </w:tcPr>
          <w:p w14:paraId="2174B1B3" w14:textId="3D8F3152" w:rsidR="00C55B06" w:rsidRPr="00D049B6" w:rsidRDefault="00C55B06" w:rsidP="00C55B06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</w:pPr>
            <w:proofErr w:type="spellStart"/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MATa</w:t>
            </w:r>
            <w:proofErr w:type="spellEnd"/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 xml:space="preserve"> 8His-SMT</w:t>
            </w:r>
            <w:proofErr w:type="gramStart"/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3::</w:t>
            </w:r>
            <w:proofErr w:type="gramEnd"/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TRP1</w:t>
            </w:r>
          </w:p>
        </w:tc>
        <w:tc>
          <w:tcPr>
            <w:tcW w:w="2279" w:type="dxa"/>
          </w:tcPr>
          <w:p w14:paraId="14D1D382" w14:textId="3963ED42" w:rsidR="00C55B06" w:rsidRPr="00D049B6" w:rsidRDefault="00C55B06" w:rsidP="00C55B06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t>Lab Collection</w:t>
            </w:r>
          </w:p>
        </w:tc>
        <w:tc>
          <w:tcPr>
            <w:tcW w:w="1766" w:type="dxa"/>
          </w:tcPr>
          <w:p w14:paraId="50ABCD89" w14:textId="4991C7FB" w:rsidR="00C55B06" w:rsidRPr="00D049B6" w:rsidRDefault="00C55B06" w:rsidP="00C55B06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t>5A-B, 5E</w:t>
            </w:r>
          </w:p>
        </w:tc>
      </w:tr>
      <w:tr w:rsidR="00C55B06" w:rsidRPr="00D049B6" w14:paraId="38EB55FD" w14:textId="77777777" w:rsidTr="002A0DF1">
        <w:tc>
          <w:tcPr>
            <w:tcW w:w="1615" w:type="dxa"/>
            <w:vAlign w:val="bottom"/>
          </w:tcPr>
          <w:p w14:paraId="0AD62520" w14:textId="2630D98C" w:rsidR="00C55B06" w:rsidRPr="00D049B6" w:rsidRDefault="00C55B06" w:rsidP="00C55B06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t>X8808-2D</w:t>
            </w:r>
          </w:p>
        </w:tc>
        <w:tc>
          <w:tcPr>
            <w:tcW w:w="3690" w:type="dxa"/>
          </w:tcPr>
          <w:p w14:paraId="545AE203" w14:textId="3B169B03" w:rsidR="00C55B06" w:rsidRPr="00D049B6" w:rsidRDefault="00C55B06" w:rsidP="00C55B06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</w:pPr>
            <w:proofErr w:type="spellStart"/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MATa</w:t>
            </w:r>
            <w:proofErr w:type="spellEnd"/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 xml:space="preserve"> srs2-∆PIM 8His-SMT</w:t>
            </w:r>
            <w:proofErr w:type="gramStart"/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3::</w:t>
            </w:r>
            <w:proofErr w:type="gramEnd"/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TRP1</w:t>
            </w:r>
          </w:p>
        </w:tc>
        <w:tc>
          <w:tcPr>
            <w:tcW w:w="2279" w:type="dxa"/>
          </w:tcPr>
          <w:p w14:paraId="3D9D7F6E" w14:textId="6D45A30B" w:rsidR="00C55B06" w:rsidRPr="00D049B6" w:rsidRDefault="00C55B06" w:rsidP="00C55B06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t>This study</w:t>
            </w:r>
          </w:p>
        </w:tc>
        <w:tc>
          <w:tcPr>
            <w:tcW w:w="1766" w:type="dxa"/>
          </w:tcPr>
          <w:p w14:paraId="5E2E7FD7" w14:textId="238CDED9" w:rsidR="00C55B06" w:rsidRPr="00D049B6" w:rsidRDefault="00C55B06" w:rsidP="00C55B06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t>5A</w:t>
            </w:r>
          </w:p>
        </w:tc>
      </w:tr>
      <w:tr w:rsidR="00C55B06" w:rsidRPr="00D049B6" w14:paraId="70A2F2C8" w14:textId="77777777" w:rsidTr="002A0DF1">
        <w:tc>
          <w:tcPr>
            <w:tcW w:w="1615" w:type="dxa"/>
            <w:vAlign w:val="bottom"/>
          </w:tcPr>
          <w:p w14:paraId="374EA08E" w14:textId="6E4DFC6D" w:rsidR="00C55B06" w:rsidRPr="00D049B6" w:rsidRDefault="00C55B06" w:rsidP="00C55B06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t>X8795-9D</w:t>
            </w:r>
          </w:p>
        </w:tc>
        <w:tc>
          <w:tcPr>
            <w:tcW w:w="3690" w:type="dxa"/>
          </w:tcPr>
          <w:p w14:paraId="5E7232AA" w14:textId="40D9DA62" w:rsidR="00C55B06" w:rsidRPr="00D049B6" w:rsidRDefault="00C55B06" w:rsidP="00C55B06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</w:pPr>
            <w:proofErr w:type="spellStart"/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MATa</w:t>
            </w:r>
            <w:proofErr w:type="spellEnd"/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 xml:space="preserve"> srs2-3</w:t>
            </w:r>
            <w:proofErr w:type="gramStart"/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KR::</w:t>
            </w:r>
            <w:proofErr w:type="gramEnd"/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NAT 8His-SMT3::TRP1</w:t>
            </w:r>
          </w:p>
        </w:tc>
        <w:tc>
          <w:tcPr>
            <w:tcW w:w="2279" w:type="dxa"/>
          </w:tcPr>
          <w:p w14:paraId="5E0E7DBF" w14:textId="009BB3F4" w:rsidR="00C55B06" w:rsidRPr="00D049B6" w:rsidRDefault="00C55B06" w:rsidP="00C55B06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t>This study</w:t>
            </w:r>
          </w:p>
        </w:tc>
        <w:tc>
          <w:tcPr>
            <w:tcW w:w="1766" w:type="dxa"/>
          </w:tcPr>
          <w:p w14:paraId="6CFAE7FE" w14:textId="70533CA7" w:rsidR="00C55B06" w:rsidRPr="00D049B6" w:rsidRDefault="00C55B06" w:rsidP="00C55B06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t>5A</w:t>
            </w:r>
          </w:p>
        </w:tc>
      </w:tr>
      <w:tr w:rsidR="00C55B06" w:rsidRPr="00D049B6" w14:paraId="776F335F" w14:textId="77777777" w:rsidTr="002A0DF1">
        <w:tc>
          <w:tcPr>
            <w:tcW w:w="1615" w:type="dxa"/>
            <w:vAlign w:val="bottom"/>
          </w:tcPr>
          <w:p w14:paraId="3648D812" w14:textId="444AC888" w:rsidR="00C55B06" w:rsidRPr="00D049B6" w:rsidRDefault="00C55B06" w:rsidP="00C55B06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t>X8807-6A</w:t>
            </w:r>
          </w:p>
        </w:tc>
        <w:tc>
          <w:tcPr>
            <w:tcW w:w="3690" w:type="dxa"/>
          </w:tcPr>
          <w:p w14:paraId="2395F64B" w14:textId="03FBE400" w:rsidR="00C55B06" w:rsidRPr="00D049B6" w:rsidRDefault="00C55B06" w:rsidP="00C55B06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</w:pPr>
            <w:proofErr w:type="spellStart"/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MATa</w:t>
            </w:r>
            <w:proofErr w:type="spellEnd"/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 xml:space="preserve"> sml1</w:t>
            </w:r>
            <w:proofErr w:type="gramStart"/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∆::</w:t>
            </w:r>
            <w:proofErr w:type="gramEnd"/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URA3 8His-SMT3::TRP1</w:t>
            </w:r>
          </w:p>
        </w:tc>
        <w:tc>
          <w:tcPr>
            <w:tcW w:w="2279" w:type="dxa"/>
          </w:tcPr>
          <w:p w14:paraId="4B166739" w14:textId="71667843" w:rsidR="00C55B06" w:rsidRPr="00D049B6" w:rsidRDefault="00C55B06" w:rsidP="00C55B06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t>This study</w:t>
            </w:r>
          </w:p>
        </w:tc>
        <w:tc>
          <w:tcPr>
            <w:tcW w:w="1766" w:type="dxa"/>
          </w:tcPr>
          <w:p w14:paraId="3582D697" w14:textId="03209F40" w:rsidR="00C55B06" w:rsidRPr="00D049B6" w:rsidRDefault="00C55B06" w:rsidP="00C55B06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t>5E</w:t>
            </w:r>
          </w:p>
        </w:tc>
      </w:tr>
      <w:tr w:rsidR="00C55B06" w:rsidRPr="00D049B6" w14:paraId="48ED141A" w14:textId="77777777" w:rsidTr="00D43706">
        <w:tc>
          <w:tcPr>
            <w:tcW w:w="1615" w:type="dxa"/>
            <w:vAlign w:val="center"/>
          </w:tcPr>
          <w:p w14:paraId="0012BF86" w14:textId="158A05F0" w:rsidR="00C55B06" w:rsidRPr="00D049B6" w:rsidRDefault="00C55B06" w:rsidP="00C55B06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t>X8746-4D</w:t>
            </w:r>
          </w:p>
        </w:tc>
        <w:tc>
          <w:tcPr>
            <w:tcW w:w="3690" w:type="dxa"/>
          </w:tcPr>
          <w:p w14:paraId="6B1277B1" w14:textId="77777777" w:rsidR="00C55B06" w:rsidRPr="00D049B6" w:rsidRDefault="00C55B06" w:rsidP="00C55B06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</w:pPr>
            <w:proofErr w:type="spellStart"/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MATa</w:t>
            </w:r>
            <w:proofErr w:type="spellEnd"/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 xml:space="preserve"> sml1</w:t>
            </w:r>
            <w:proofErr w:type="gramStart"/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∆::</w:t>
            </w:r>
            <w:proofErr w:type="gramEnd"/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 xml:space="preserve">URA3 mec1∆::TRP1 </w:t>
            </w:r>
          </w:p>
          <w:p w14:paraId="6A4A1C78" w14:textId="3E86B84A" w:rsidR="00C55B06" w:rsidRPr="00D049B6" w:rsidRDefault="00C55B06" w:rsidP="00C55B06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8His-SMT</w:t>
            </w:r>
            <w:proofErr w:type="gramStart"/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3::</w:t>
            </w:r>
            <w:proofErr w:type="gramEnd"/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TRP1</w:t>
            </w:r>
          </w:p>
        </w:tc>
        <w:tc>
          <w:tcPr>
            <w:tcW w:w="2279" w:type="dxa"/>
          </w:tcPr>
          <w:p w14:paraId="3833088E" w14:textId="5158B371" w:rsidR="00C55B06" w:rsidRPr="00D049B6" w:rsidRDefault="00C55B06" w:rsidP="00C55B06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t>This study</w:t>
            </w:r>
          </w:p>
        </w:tc>
        <w:tc>
          <w:tcPr>
            <w:tcW w:w="1766" w:type="dxa"/>
          </w:tcPr>
          <w:p w14:paraId="18DBF25A" w14:textId="52E8D79B" w:rsidR="00C55B06" w:rsidRPr="00D049B6" w:rsidRDefault="00C55B06" w:rsidP="00C55B06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t>5E</w:t>
            </w:r>
          </w:p>
        </w:tc>
      </w:tr>
      <w:tr w:rsidR="00C55B06" w:rsidRPr="00D049B6" w14:paraId="44BF0425" w14:textId="77777777" w:rsidTr="00D43706">
        <w:tc>
          <w:tcPr>
            <w:tcW w:w="1615" w:type="dxa"/>
            <w:vAlign w:val="center"/>
          </w:tcPr>
          <w:p w14:paraId="64B38951" w14:textId="49A4422E" w:rsidR="00C55B06" w:rsidRPr="00D049B6" w:rsidRDefault="00C55B06" w:rsidP="00C55B06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t>X8807-7A</w:t>
            </w:r>
          </w:p>
        </w:tc>
        <w:tc>
          <w:tcPr>
            <w:tcW w:w="3690" w:type="dxa"/>
          </w:tcPr>
          <w:p w14:paraId="3D8BB5A1" w14:textId="77777777" w:rsidR="00C55B06" w:rsidRPr="00D049B6" w:rsidRDefault="00C55B06" w:rsidP="00C55B06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</w:pPr>
            <w:proofErr w:type="spellStart"/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MATa</w:t>
            </w:r>
            <w:proofErr w:type="spellEnd"/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 xml:space="preserve"> sml1</w:t>
            </w:r>
            <w:proofErr w:type="gramStart"/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∆::</w:t>
            </w:r>
            <w:proofErr w:type="gramEnd"/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 xml:space="preserve">URA3 rad53∆::HIS3 </w:t>
            </w:r>
          </w:p>
          <w:p w14:paraId="56A7D2F9" w14:textId="33C3AFF0" w:rsidR="00C55B06" w:rsidRPr="00D049B6" w:rsidRDefault="00C55B06" w:rsidP="00C55B06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8His-SMT</w:t>
            </w:r>
            <w:proofErr w:type="gramStart"/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3::</w:t>
            </w:r>
            <w:proofErr w:type="gramEnd"/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TRP1</w:t>
            </w:r>
          </w:p>
        </w:tc>
        <w:tc>
          <w:tcPr>
            <w:tcW w:w="2279" w:type="dxa"/>
          </w:tcPr>
          <w:p w14:paraId="7F557F88" w14:textId="75416AD8" w:rsidR="00C55B06" w:rsidRPr="00D049B6" w:rsidRDefault="00C55B06" w:rsidP="00C55B06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t>This study</w:t>
            </w:r>
          </w:p>
        </w:tc>
        <w:tc>
          <w:tcPr>
            <w:tcW w:w="1766" w:type="dxa"/>
          </w:tcPr>
          <w:p w14:paraId="0E0A85E3" w14:textId="69ACC672" w:rsidR="00C55B06" w:rsidRPr="00D049B6" w:rsidRDefault="00C55B06" w:rsidP="00C55B06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t>5E</w:t>
            </w:r>
          </w:p>
        </w:tc>
      </w:tr>
      <w:tr w:rsidR="00C55B06" w:rsidRPr="00D049B6" w14:paraId="664BE7FF" w14:textId="77777777" w:rsidTr="00D43706">
        <w:tc>
          <w:tcPr>
            <w:tcW w:w="1615" w:type="dxa"/>
          </w:tcPr>
          <w:p w14:paraId="6F0EDF7F" w14:textId="2445E57F" w:rsidR="00C55B06" w:rsidRPr="00D049B6" w:rsidRDefault="00C55B06" w:rsidP="00C55B06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Calibri" w:hAnsi="Calibri" w:cs="Calibri"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t>X9055-1D</w:t>
            </w:r>
          </w:p>
        </w:tc>
        <w:tc>
          <w:tcPr>
            <w:tcW w:w="3690" w:type="dxa"/>
          </w:tcPr>
          <w:p w14:paraId="28A10619" w14:textId="28820A10" w:rsidR="00C55B06" w:rsidRPr="00D049B6" w:rsidRDefault="00C55B06" w:rsidP="00C55B06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</w:pPr>
            <w:proofErr w:type="spellStart"/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MATa</w:t>
            </w:r>
            <w:proofErr w:type="spellEnd"/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 xml:space="preserve"> DDC2-Myc</w:t>
            </w:r>
            <w:proofErr w:type="gramStart"/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18::</w:t>
            </w:r>
            <w:proofErr w:type="gramEnd"/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HIS3</w:t>
            </w:r>
          </w:p>
        </w:tc>
        <w:tc>
          <w:tcPr>
            <w:tcW w:w="2279" w:type="dxa"/>
          </w:tcPr>
          <w:p w14:paraId="4473A368" w14:textId="1FC8C1E2" w:rsidR="00C55B06" w:rsidRPr="00D049B6" w:rsidRDefault="00C55B06" w:rsidP="00C55B06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t>This study</w:t>
            </w:r>
          </w:p>
        </w:tc>
        <w:tc>
          <w:tcPr>
            <w:tcW w:w="1766" w:type="dxa"/>
          </w:tcPr>
          <w:p w14:paraId="23509AB5" w14:textId="73C2CC2C" w:rsidR="00C55B06" w:rsidRPr="00D049B6" w:rsidRDefault="00C55B06" w:rsidP="00C55B06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t>6A</w:t>
            </w:r>
          </w:p>
        </w:tc>
      </w:tr>
      <w:tr w:rsidR="00017443" w:rsidRPr="00D049B6" w14:paraId="78CC2536" w14:textId="77777777" w:rsidTr="00C25EBD">
        <w:tc>
          <w:tcPr>
            <w:tcW w:w="1615" w:type="dxa"/>
          </w:tcPr>
          <w:p w14:paraId="090FFE1A" w14:textId="467AA9AF" w:rsidR="00017443" w:rsidRPr="00D049B6" w:rsidRDefault="00017443" w:rsidP="00017443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t>X9225-3A</w:t>
            </w:r>
          </w:p>
        </w:tc>
        <w:tc>
          <w:tcPr>
            <w:tcW w:w="3690" w:type="dxa"/>
          </w:tcPr>
          <w:p w14:paraId="4593E477" w14:textId="6ACC6F0B" w:rsidR="00017443" w:rsidRPr="00D049B6" w:rsidRDefault="00017443" w:rsidP="00017443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</w:pPr>
            <w:proofErr w:type="spellStart"/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MATa</w:t>
            </w:r>
            <w:proofErr w:type="spellEnd"/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 xml:space="preserve"> mec1-S1964A</w:t>
            </w:r>
          </w:p>
        </w:tc>
        <w:tc>
          <w:tcPr>
            <w:tcW w:w="2279" w:type="dxa"/>
          </w:tcPr>
          <w:p w14:paraId="55B08BD6" w14:textId="3FCCFC59" w:rsidR="00017443" w:rsidRPr="00D049B6" w:rsidRDefault="00017443" w:rsidP="00017443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t>This study</w:t>
            </w:r>
          </w:p>
        </w:tc>
        <w:tc>
          <w:tcPr>
            <w:tcW w:w="1766" w:type="dxa"/>
          </w:tcPr>
          <w:p w14:paraId="70F16C14" w14:textId="35F9A5D8" w:rsidR="00017443" w:rsidRPr="00D049B6" w:rsidRDefault="00017443" w:rsidP="00017443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t>6B</w:t>
            </w:r>
          </w:p>
        </w:tc>
      </w:tr>
      <w:tr w:rsidR="00017443" w:rsidRPr="00D049B6" w14:paraId="1653D417" w14:textId="77777777" w:rsidTr="002A0DF1">
        <w:tc>
          <w:tcPr>
            <w:tcW w:w="1615" w:type="dxa"/>
            <w:vAlign w:val="bottom"/>
          </w:tcPr>
          <w:p w14:paraId="4ABC82AD" w14:textId="455C1C32" w:rsidR="00017443" w:rsidRPr="00D049B6" w:rsidRDefault="00017443" w:rsidP="00017443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t>X9225-3C</w:t>
            </w:r>
          </w:p>
        </w:tc>
        <w:tc>
          <w:tcPr>
            <w:tcW w:w="3690" w:type="dxa"/>
          </w:tcPr>
          <w:p w14:paraId="3CEDFCA4" w14:textId="79B28400" w:rsidR="00017443" w:rsidRPr="00D049B6" w:rsidRDefault="00017443" w:rsidP="00017443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</w:pPr>
            <w:proofErr w:type="spellStart"/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MATa</w:t>
            </w:r>
            <w:proofErr w:type="spellEnd"/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 xml:space="preserve"> mec1-S1964A rfa1-zm2</w:t>
            </w:r>
          </w:p>
        </w:tc>
        <w:tc>
          <w:tcPr>
            <w:tcW w:w="2279" w:type="dxa"/>
          </w:tcPr>
          <w:p w14:paraId="1101F899" w14:textId="507EEC09" w:rsidR="00017443" w:rsidRPr="00D049B6" w:rsidRDefault="00017443" w:rsidP="00017443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t>This study</w:t>
            </w:r>
          </w:p>
        </w:tc>
        <w:tc>
          <w:tcPr>
            <w:tcW w:w="1766" w:type="dxa"/>
          </w:tcPr>
          <w:p w14:paraId="13AAB0F8" w14:textId="3031EEA9" w:rsidR="00017443" w:rsidRPr="00D049B6" w:rsidRDefault="00017443" w:rsidP="00017443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t>6B</w:t>
            </w:r>
          </w:p>
        </w:tc>
      </w:tr>
      <w:tr w:rsidR="00017443" w:rsidRPr="00D049B6" w14:paraId="79E819E6" w14:textId="77777777" w:rsidTr="00C25EBD">
        <w:tc>
          <w:tcPr>
            <w:tcW w:w="1615" w:type="dxa"/>
          </w:tcPr>
          <w:p w14:paraId="28FC4076" w14:textId="069D97A0" w:rsidR="00017443" w:rsidRPr="00D049B6" w:rsidRDefault="00017443" w:rsidP="00017443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t>X9088-38C</w:t>
            </w:r>
          </w:p>
        </w:tc>
        <w:tc>
          <w:tcPr>
            <w:tcW w:w="3690" w:type="dxa"/>
          </w:tcPr>
          <w:p w14:paraId="7041BAFE" w14:textId="66CE7A83" w:rsidR="00017443" w:rsidRPr="00D049B6" w:rsidRDefault="00017443" w:rsidP="00017443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</w:pPr>
            <w:proofErr w:type="spellStart"/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MATa</w:t>
            </w:r>
            <w:proofErr w:type="spellEnd"/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 xml:space="preserve"> mec1-S1964A srs2-∆PIM</w:t>
            </w:r>
          </w:p>
        </w:tc>
        <w:tc>
          <w:tcPr>
            <w:tcW w:w="2279" w:type="dxa"/>
          </w:tcPr>
          <w:p w14:paraId="24AF9118" w14:textId="1A3EE5EF" w:rsidR="00017443" w:rsidRPr="00D049B6" w:rsidRDefault="00017443" w:rsidP="00017443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t>This study</w:t>
            </w:r>
          </w:p>
        </w:tc>
        <w:tc>
          <w:tcPr>
            <w:tcW w:w="1766" w:type="dxa"/>
          </w:tcPr>
          <w:p w14:paraId="7E5E1211" w14:textId="7A07BC57" w:rsidR="00017443" w:rsidRPr="00D049B6" w:rsidRDefault="00017443" w:rsidP="00017443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t>6B</w:t>
            </w:r>
          </w:p>
        </w:tc>
      </w:tr>
      <w:tr w:rsidR="00017443" w:rsidRPr="00D049B6" w14:paraId="31812659" w14:textId="77777777" w:rsidTr="00C25EBD">
        <w:tc>
          <w:tcPr>
            <w:tcW w:w="1615" w:type="dxa"/>
          </w:tcPr>
          <w:p w14:paraId="583672D5" w14:textId="15D1507E" w:rsidR="00017443" w:rsidRPr="00D049B6" w:rsidRDefault="00017443" w:rsidP="00017443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t>X9225-1B</w:t>
            </w:r>
          </w:p>
        </w:tc>
        <w:tc>
          <w:tcPr>
            <w:tcW w:w="3690" w:type="dxa"/>
          </w:tcPr>
          <w:p w14:paraId="222A0CE6" w14:textId="1A09A10E" w:rsidR="00017443" w:rsidRPr="00D049B6" w:rsidRDefault="00017443" w:rsidP="00017443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MATα mec1-S1964A srs2-∆PIM rfa1-zm2</w:t>
            </w:r>
          </w:p>
        </w:tc>
        <w:tc>
          <w:tcPr>
            <w:tcW w:w="2279" w:type="dxa"/>
          </w:tcPr>
          <w:p w14:paraId="423D8F1F" w14:textId="7E746129" w:rsidR="00017443" w:rsidRPr="00D049B6" w:rsidRDefault="00017443" w:rsidP="00017443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t>This study</w:t>
            </w:r>
          </w:p>
        </w:tc>
        <w:tc>
          <w:tcPr>
            <w:tcW w:w="1766" w:type="dxa"/>
          </w:tcPr>
          <w:p w14:paraId="4EA8819C" w14:textId="51C0623F" w:rsidR="00017443" w:rsidRPr="00D049B6" w:rsidRDefault="00017443" w:rsidP="00017443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t>6B</w:t>
            </w:r>
          </w:p>
        </w:tc>
      </w:tr>
      <w:tr w:rsidR="00017443" w:rsidRPr="00D049B6" w14:paraId="31A4629F" w14:textId="77777777" w:rsidTr="00C25EBD">
        <w:tc>
          <w:tcPr>
            <w:tcW w:w="1615" w:type="dxa"/>
          </w:tcPr>
          <w:p w14:paraId="42A8F4A8" w14:textId="5C85EA92" w:rsidR="00017443" w:rsidRPr="00D049B6" w:rsidRDefault="00017443" w:rsidP="00017443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t>X8495-5D</w:t>
            </w:r>
          </w:p>
        </w:tc>
        <w:tc>
          <w:tcPr>
            <w:tcW w:w="3690" w:type="dxa"/>
          </w:tcPr>
          <w:p w14:paraId="3A10114F" w14:textId="1884BB28" w:rsidR="00017443" w:rsidRPr="00D049B6" w:rsidRDefault="00017443" w:rsidP="00017443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</w:pPr>
            <w:proofErr w:type="spellStart"/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MATa</w:t>
            </w:r>
            <w:proofErr w:type="spellEnd"/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 xml:space="preserve"> rfa1-S178D</w:t>
            </w:r>
          </w:p>
        </w:tc>
        <w:tc>
          <w:tcPr>
            <w:tcW w:w="2279" w:type="dxa"/>
          </w:tcPr>
          <w:p w14:paraId="1574C8B6" w14:textId="370CB863" w:rsidR="00017443" w:rsidRPr="00D049B6" w:rsidRDefault="00017443" w:rsidP="00017443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t>This study</w:t>
            </w:r>
          </w:p>
        </w:tc>
        <w:tc>
          <w:tcPr>
            <w:tcW w:w="1766" w:type="dxa"/>
          </w:tcPr>
          <w:p w14:paraId="3C44ACC2" w14:textId="7E0A730C" w:rsidR="00017443" w:rsidRPr="00D049B6" w:rsidRDefault="00017443" w:rsidP="00017443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t>6C</w:t>
            </w:r>
          </w:p>
        </w:tc>
      </w:tr>
      <w:tr w:rsidR="00017443" w:rsidRPr="00D049B6" w14:paraId="08DE271B" w14:textId="77777777" w:rsidTr="002A0DF1">
        <w:tc>
          <w:tcPr>
            <w:tcW w:w="1615" w:type="dxa"/>
          </w:tcPr>
          <w:p w14:paraId="0A6846EE" w14:textId="71EC7F54" w:rsidR="00017443" w:rsidRPr="00D049B6" w:rsidRDefault="00017443" w:rsidP="00017443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t>X8495-2D</w:t>
            </w:r>
          </w:p>
        </w:tc>
        <w:tc>
          <w:tcPr>
            <w:tcW w:w="3690" w:type="dxa"/>
          </w:tcPr>
          <w:p w14:paraId="5D75D1C8" w14:textId="18DDAFFB" w:rsidR="00017443" w:rsidRPr="00D049B6" w:rsidRDefault="00017443" w:rsidP="00017443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</w:pPr>
            <w:proofErr w:type="spellStart"/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MATa</w:t>
            </w:r>
            <w:proofErr w:type="spellEnd"/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 xml:space="preserve"> srs2</w:t>
            </w:r>
            <w:proofErr w:type="gramStart"/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∆::</w:t>
            </w:r>
            <w:proofErr w:type="gramEnd"/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HIS3 rfa1-S178D</w:t>
            </w:r>
          </w:p>
        </w:tc>
        <w:tc>
          <w:tcPr>
            <w:tcW w:w="2279" w:type="dxa"/>
          </w:tcPr>
          <w:p w14:paraId="0BFDBDC7" w14:textId="0BB4EA68" w:rsidR="00017443" w:rsidRPr="00D049B6" w:rsidRDefault="00017443" w:rsidP="00017443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t>This study</w:t>
            </w:r>
          </w:p>
        </w:tc>
        <w:tc>
          <w:tcPr>
            <w:tcW w:w="1766" w:type="dxa"/>
          </w:tcPr>
          <w:p w14:paraId="20661FC9" w14:textId="3691506E" w:rsidR="00017443" w:rsidRPr="00D049B6" w:rsidRDefault="00017443" w:rsidP="00017443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t>6C</w:t>
            </w:r>
          </w:p>
        </w:tc>
      </w:tr>
      <w:tr w:rsidR="00017443" w:rsidRPr="00D049B6" w14:paraId="7BF0960E" w14:textId="77777777" w:rsidTr="002A0DF1">
        <w:tc>
          <w:tcPr>
            <w:tcW w:w="1615" w:type="dxa"/>
          </w:tcPr>
          <w:p w14:paraId="4D8EFC6B" w14:textId="7FC74BB9" w:rsidR="00017443" w:rsidRPr="00D049B6" w:rsidRDefault="00017443" w:rsidP="00017443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t>X8494-3B</w:t>
            </w:r>
          </w:p>
        </w:tc>
        <w:tc>
          <w:tcPr>
            <w:tcW w:w="3690" w:type="dxa"/>
          </w:tcPr>
          <w:p w14:paraId="017664E6" w14:textId="1BB0E827" w:rsidR="00017443" w:rsidRPr="00D049B6" w:rsidRDefault="00017443" w:rsidP="00017443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</w:pPr>
            <w:proofErr w:type="spellStart"/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MATa</w:t>
            </w:r>
            <w:proofErr w:type="spellEnd"/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 xml:space="preserve"> rfa1-S178A</w:t>
            </w:r>
          </w:p>
        </w:tc>
        <w:tc>
          <w:tcPr>
            <w:tcW w:w="2279" w:type="dxa"/>
          </w:tcPr>
          <w:p w14:paraId="36097EBB" w14:textId="6CC6E1E1" w:rsidR="00017443" w:rsidRPr="00D049B6" w:rsidRDefault="00017443" w:rsidP="00017443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t>This study</w:t>
            </w:r>
          </w:p>
        </w:tc>
        <w:tc>
          <w:tcPr>
            <w:tcW w:w="1766" w:type="dxa"/>
          </w:tcPr>
          <w:p w14:paraId="254FA819" w14:textId="24D45A0B" w:rsidR="00017443" w:rsidRPr="00D049B6" w:rsidRDefault="00017443" w:rsidP="00017443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t>6C</w:t>
            </w:r>
          </w:p>
        </w:tc>
      </w:tr>
      <w:tr w:rsidR="00017443" w:rsidRPr="00D049B6" w14:paraId="1F16C143" w14:textId="77777777" w:rsidTr="002A0DF1">
        <w:tc>
          <w:tcPr>
            <w:tcW w:w="1615" w:type="dxa"/>
          </w:tcPr>
          <w:p w14:paraId="57B98228" w14:textId="018F21A8" w:rsidR="00017443" w:rsidRPr="00D049B6" w:rsidRDefault="00017443" w:rsidP="00017443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t>X8494-3A</w:t>
            </w:r>
          </w:p>
        </w:tc>
        <w:tc>
          <w:tcPr>
            <w:tcW w:w="3690" w:type="dxa"/>
          </w:tcPr>
          <w:p w14:paraId="02C3281B" w14:textId="6B0ACC59" w:rsidR="00017443" w:rsidRPr="00D049B6" w:rsidRDefault="00017443" w:rsidP="00017443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</w:pPr>
            <w:proofErr w:type="spellStart"/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MATa</w:t>
            </w:r>
            <w:proofErr w:type="spellEnd"/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 xml:space="preserve"> srs2</w:t>
            </w:r>
            <w:proofErr w:type="gramStart"/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∆::</w:t>
            </w:r>
            <w:proofErr w:type="gramEnd"/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HIS3 rfa1-S178A</w:t>
            </w:r>
          </w:p>
        </w:tc>
        <w:tc>
          <w:tcPr>
            <w:tcW w:w="2279" w:type="dxa"/>
          </w:tcPr>
          <w:p w14:paraId="13E632AF" w14:textId="184E5385" w:rsidR="00017443" w:rsidRPr="00D049B6" w:rsidRDefault="00017443" w:rsidP="00017443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t>This study</w:t>
            </w:r>
          </w:p>
        </w:tc>
        <w:tc>
          <w:tcPr>
            <w:tcW w:w="1766" w:type="dxa"/>
          </w:tcPr>
          <w:p w14:paraId="013310C3" w14:textId="0FE6C473" w:rsidR="00017443" w:rsidRPr="00D049B6" w:rsidRDefault="00017443" w:rsidP="00017443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t>6C</w:t>
            </w:r>
          </w:p>
        </w:tc>
      </w:tr>
      <w:tr w:rsidR="00017443" w:rsidRPr="00D049B6" w14:paraId="038453E4" w14:textId="77777777" w:rsidTr="00C25EBD">
        <w:tc>
          <w:tcPr>
            <w:tcW w:w="1615" w:type="dxa"/>
          </w:tcPr>
          <w:p w14:paraId="4700F890" w14:textId="230B2CEC" w:rsidR="00017443" w:rsidRPr="00D049B6" w:rsidRDefault="00017443" w:rsidP="00017443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t>X8658-14-22D</w:t>
            </w:r>
          </w:p>
        </w:tc>
        <w:tc>
          <w:tcPr>
            <w:tcW w:w="3690" w:type="dxa"/>
          </w:tcPr>
          <w:p w14:paraId="0B4C8DC3" w14:textId="7EC71599" w:rsidR="00017443" w:rsidRPr="00D049B6" w:rsidRDefault="00017443" w:rsidP="00017443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</w:pPr>
            <w:proofErr w:type="spellStart"/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MATa</w:t>
            </w:r>
            <w:proofErr w:type="spellEnd"/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 xml:space="preserve"> rfa2-3SA</w:t>
            </w:r>
          </w:p>
        </w:tc>
        <w:tc>
          <w:tcPr>
            <w:tcW w:w="2279" w:type="dxa"/>
          </w:tcPr>
          <w:p w14:paraId="12E71AC1" w14:textId="369493CE" w:rsidR="00017443" w:rsidRPr="00D049B6" w:rsidRDefault="00017443" w:rsidP="00017443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t>This study</w:t>
            </w:r>
          </w:p>
        </w:tc>
        <w:tc>
          <w:tcPr>
            <w:tcW w:w="1766" w:type="dxa"/>
          </w:tcPr>
          <w:p w14:paraId="46FA1855" w14:textId="7CF71E06" w:rsidR="00017443" w:rsidRPr="00D049B6" w:rsidRDefault="00017443" w:rsidP="00017443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t>6D</w:t>
            </w:r>
          </w:p>
        </w:tc>
      </w:tr>
      <w:tr w:rsidR="00017443" w:rsidRPr="00D049B6" w14:paraId="0547FDE6" w14:textId="77777777" w:rsidTr="002A0DF1">
        <w:tc>
          <w:tcPr>
            <w:tcW w:w="1615" w:type="dxa"/>
          </w:tcPr>
          <w:p w14:paraId="06931199" w14:textId="2F47C45E" w:rsidR="00017443" w:rsidRPr="00D049B6" w:rsidRDefault="00017443" w:rsidP="00017443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lastRenderedPageBreak/>
              <w:t>X8658-14-13C</w:t>
            </w:r>
          </w:p>
        </w:tc>
        <w:tc>
          <w:tcPr>
            <w:tcW w:w="3690" w:type="dxa"/>
          </w:tcPr>
          <w:p w14:paraId="5316BDCC" w14:textId="6F450B1C" w:rsidR="00017443" w:rsidRPr="00D049B6" w:rsidRDefault="00017443" w:rsidP="00017443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</w:pPr>
            <w:proofErr w:type="spellStart"/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MATa</w:t>
            </w:r>
            <w:proofErr w:type="spellEnd"/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 xml:space="preserve"> srs2</w:t>
            </w:r>
            <w:proofErr w:type="gramStart"/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∆::</w:t>
            </w:r>
            <w:proofErr w:type="gramEnd"/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HIS3 rfa2-3SA</w:t>
            </w:r>
          </w:p>
        </w:tc>
        <w:tc>
          <w:tcPr>
            <w:tcW w:w="2279" w:type="dxa"/>
          </w:tcPr>
          <w:p w14:paraId="2A7C2330" w14:textId="46C81D85" w:rsidR="00017443" w:rsidRPr="00D049B6" w:rsidRDefault="00017443" w:rsidP="00017443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t>This study</w:t>
            </w:r>
          </w:p>
        </w:tc>
        <w:tc>
          <w:tcPr>
            <w:tcW w:w="1766" w:type="dxa"/>
          </w:tcPr>
          <w:p w14:paraId="775EA760" w14:textId="062143D2" w:rsidR="00017443" w:rsidRPr="00D049B6" w:rsidRDefault="00017443" w:rsidP="00017443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t>6D</w:t>
            </w:r>
          </w:p>
        </w:tc>
      </w:tr>
      <w:tr w:rsidR="00017443" w:rsidRPr="00D049B6" w14:paraId="41581119" w14:textId="77777777" w:rsidTr="002A0DF1">
        <w:tc>
          <w:tcPr>
            <w:tcW w:w="1615" w:type="dxa"/>
          </w:tcPr>
          <w:p w14:paraId="35E402F3" w14:textId="45339439" w:rsidR="00017443" w:rsidRPr="00D049B6" w:rsidRDefault="00017443" w:rsidP="00017443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t>X8779-13D</w:t>
            </w:r>
          </w:p>
        </w:tc>
        <w:tc>
          <w:tcPr>
            <w:tcW w:w="3690" w:type="dxa"/>
          </w:tcPr>
          <w:p w14:paraId="0751E611" w14:textId="66CA2CBD" w:rsidR="00017443" w:rsidRPr="00D049B6" w:rsidRDefault="00017443" w:rsidP="00017443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</w:pPr>
            <w:proofErr w:type="spellStart"/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MATa</w:t>
            </w:r>
            <w:proofErr w:type="spellEnd"/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 xml:space="preserve"> rfa2-3SD</w:t>
            </w:r>
          </w:p>
        </w:tc>
        <w:tc>
          <w:tcPr>
            <w:tcW w:w="2279" w:type="dxa"/>
          </w:tcPr>
          <w:p w14:paraId="6BF3E015" w14:textId="75234D49" w:rsidR="00017443" w:rsidRPr="00D049B6" w:rsidRDefault="00017443" w:rsidP="00017443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t>This study</w:t>
            </w:r>
          </w:p>
        </w:tc>
        <w:tc>
          <w:tcPr>
            <w:tcW w:w="1766" w:type="dxa"/>
          </w:tcPr>
          <w:p w14:paraId="05E87188" w14:textId="6658E8AC" w:rsidR="00017443" w:rsidRPr="00D049B6" w:rsidRDefault="00017443" w:rsidP="00017443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t>6D</w:t>
            </w:r>
          </w:p>
        </w:tc>
      </w:tr>
      <w:tr w:rsidR="00017443" w:rsidRPr="00D049B6" w14:paraId="24F6C031" w14:textId="77777777" w:rsidTr="002A0DF1">
        <w:tc>
          <w:tcPr>
            <w:tcW w:w="1615" w:type="dxa"/>
          </w:tcPr>
          <w:p w14:paraId="6A94C9BD" w14:textId="7BE2F1C3" w:rsidR="00017443" w:rsidRPr="00D049B6" w:rsidRDefault="00017443" w:rsidP="00017443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t>X8779-13B</w:t>
            </w:r>
          </w:p>
        </w:tc>
        <w:tc>
          <w:tcPr>
            <w:tcW w:w="3690" w:type="dxa"/>
          </w:tcPr>
          <w:p w14:paraId="690C59CF" w14:textId="4C61B987" w:rsidR="00017443" w:rsidRPr="00D049B6" w:rsidRDefault="00017443" w:rsidP="00017443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</w:pPr>
            <w:proofErr w:type="spellStart"/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MATa</w:t>
            </w:r>
            <w:proofErr w:type="spellEnd"/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 xml:space="preserve"> srs2∆ rfa2-3SD</w:t>
            </w:r>
          </w:p>
        </w:tc>
        <w:tc>
          <w:tcPr>
            <w:tcW w:w="2279" w:type="dxa"/>
          </w:tcPr>
          <w:p w14:paraId="19DE4799" w14:textId="5C175B44" w:rsidR="00017443" w:rsidRPr="00D049B6" w:rsidRDefault="00017443" w:rsidP="00017443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t>This study</w:t>
            </w:r>
          </w:p>
        </w:tc>
        <w:tc>
          <w:tcPr>
            <w:tcW w:w="1766" w:type="dxa"/>
          </w:tcPr>
          <w:p w14:paraId="7F6D738C" w14:textId="071516C6" w:rsidR="00017443" w:rsidRPr="00D049B6" w:rsidRDefault="00017443" w:rsidP="00017443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t>6D</w:t>
            </w:r>
          </w:p>
        </w:tc>
      </w:tr>
      <w:tr w:rsidR="00017443" w:rsidRPr="00D049B6" w14:paraId="7B3852EC" w14:textId="77777777" w:rsidTr="002C5201">
        <w:tc>
          <w:tcPr>
            <w:tcW w:w="1615" w:type="dxa"/>
            <w:vAlign w:val="bottom"/>
          </w:tcPr>
          <w:p w14:paraId="77700668" w14:textId="2CF626BC" w:rsidR="00017443" w:rsidRPr="00D049B6" w:rsidRDefault="00017443" w:rsidP="00017443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t>X8898-19D</w:t>
            </w:r>
          </w:p>
        </w:tc>
        <w:tc>
          <w:tcPr>
            <w:tcW w:w="3690" w:type="dxa"/>
          </w:tcPr>
          <w:p w14:paraId="1FB2C197" w14:textId="7A38C107" w:rsidR="00017443" w:rsidRPr="00D049B6" w:rsidRDefault="00017443" w:rsidP="00017443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</w:pPr>
            <w:proofErr w:type="spellStart"/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MATa</w:t>
            </w:r>
            <w:proofErr w:type="spellEnd"/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 xml:space="preserve"> srs2-</w:t>
            </w:r>
            <w:proofErr w:type="gramStart"/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∆::</w:t>
            </w:r>
            <w:proofErr w:type="gramEnd"/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HIS3 8His-SMT3::TRP1</w:t>
            </w:r>
          </w:p>
        </w:tc>
        <w:tc>
          <w:tcPr>
            <w:tcW w:w="2279" w:type="dxa"/>
          </w:tcPr>
          <w:p w14:paraId="27B9706F" w14:textId="6E52155D" w:rsidR="00017443" w:rsidRPr="00D049B6" w:rsidRDefault="00017443" w:rsidP="00017443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t>This study</w:t>
            </w:r>
          </w:p>
        </w:tc>
        <w:tc>
          <w:tcPr>
            <w:tcW w:w="1766" w:type="dxa"/>
          </w:tcPr>
          <w:p w14:paraId="101B1D1B" w14:textId="5E0A794F" w:rsidR="00017443" w:rsidRPr="00D049B6" w:rsidRDefault="00017443" w:rsidP="00017443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5-figure supplement 1</w:t>
            </w:r>
          </w:p>
        </w:tc>
      </w:tr>
      <w:tr w:rsidR="00017443" w:rsidRPr="00D049B6" w14:paraId="18E3994E" w14:textId="77777777" w:rsidTr="002A0DF1">
        <w:tc>
          <w:tcPr>
            <w:tcW w:w="1615" w:type="dxa"/>
          </w:tcPr>
          <w:p w14:paraId="3AD217D4" w14:textId="1894AA2E" w:rsidR="00017443" w:rsidRPr="00D049B6" w:rsidRDefault="00017443" w:rsidP="00017443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t>X9190-8A</w:t>
            </w:r>
          </w:p>
        </w:tc>
        <w:tc>
          <w:tcPr>
            <w:tcW w:w="3690" w:type="dxa"/>
          </w:tcPr>
          <w:p w14:paraId="28E8EFAB" w14:textId="1A51588A" w:rsidR="00017443" w:rsidRPr="00D049B6" w:rsidRDefault="00017443" w:rsidP="00017443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</w:pPr>
            <w:proofErr w:type="spellStart"/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MATa</w:t>
            </w:r>
            <w:proofErr w:type="spellEnd"/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 xml:space="preserve"> DDC2-Myc</w:t>
            </w:r>
            <w:proofErr w:type="gramStart"/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18::</w:t>
            </w:r>
            <w:proofErr w:type="gramEnd"/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HIS3 mec1-S1964A</w:t>
            </w:r>
          </w:p>
        </w:tc>
        <w:tc>
          <w:tcPr>
            <w:tcW w:w="2279" w:type="dxa"/>
          </w:tcPr>
          <w:p w14:paraId="0B3F29D3" w14:textId="3DBE77F4" w:rsidR="00017443" w:rsidRPr="00D049B6" w:rsidRDefault="00017443" w:rsidP="00017443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t>This study</w:t>
            </w:r>
          </w:p>
        </w:tc>
        <w:tc>
          <w:tcPr>
            <w:tcW w:w="1766" w:type="dxa"/>
          </w:tcPr>
          <w:p w14:paraId="113427B2" w14:textId="4F0CB2F7" w:rsidR="00017443" w:rsidRPr="00D049B6" w:rsidRDefault="00017443" w:rsidP="00017443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6-figure supplement 1A</w:t>
            </w:r>
          </w:p>
        </w:tc>
      </w:tr>
      <w:tr w:rsidR="00017443" w:rsidRPr="00D049B6" w14:paraId="59533EC3" w14:textId="77777777" w:rsidTr="002A0DF1">
        <w:tc>
          <w:tcPr>
            <w:tcW w:w="1615" w:type="dxa"/>
          </w:tcPr>
          <w:p w14:paraId="531EBBF4" w14:textId="77777777" w:rsidR="00017443" w:rsidRPr="00D049B6" w:rsidRDefault="00017443" w:rsidP="00017443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t>X9228-2D</w:t>
            </w:r>
          </w:p>
        </w:tc>
        <w:tc>
          <w:tcPr>
            <w:tcW w:w="3690" w:type="dxa"/>
          </w:tcPr>
          <w:p w14:paraId="5D1D5DD3" w14:textId="77777777" w:rsidR="00017443" w:rsidRPr="00D049B6" w:rsidRDefault="00017443" w:rsidP="00017443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</w:pPr>
            <w:proofErr w:type="spellStart"/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MATa</w:t>
            </w:r>
            <w:proofErr w:type="spellEnd"/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 xml:space="preserve"> mec1-S1964A srs2-3</w:t>
            </w:r>
            <w:proofErr w:type="gramStart"/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KR::</w:t>
            </w:r>
            <w:proofErr w:type="gramEnd"/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NAT</w:t>
            </w:r>
          </w:p>
        </w:tc>
        <w:tc>
          <w:tcPr>
            <w:tcW w:w="2279" w:type="dxa"/>
          </w:tcPr>
          <w:p w14:paraId="4AA54DDB" w14:textId="77777777" w:rsidR="00017443" w:rsidRPr="00D049B6" w:rsidRDefault="00017443" w:rsidP="00017443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t>This study</w:t>
            </w:r>
          </w:p>
        </w:tc>
        <w:tc>
          <w:tcPr>
            <w:tcW w:w="1766" w:type="dxa"/>
            <w:vMerge w:val="restart"/>
          </w:tcPr>
          <w:p w14:paraId="42A89B1B" w14:textId="3280AE05" w:rsidR="00017443" w:rsidRPr="00D049B6" w:rsidRDefault="00017443" w:rsidP="00017443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6-figure supplement 1B</w:t>
            </w:r>
          </w:p>
        </w:tc>
      </w:tr>
      <w:tr w:rsidR="00017443" w:rsidRPr="00D049B6" w14:paraId="46CEE30E" w14:textId="77777777" w:rsidTr="002A0DF1">
        <w:tc>
          <w:tcPr>
            <w:tcW w:w="1615" w:type="dxa"/>
          </w:tcPr>
          <w:p w14:paraId="699BA484" w14:textId="77777777" w:rsidR="00017443" w:rsidRPr="00D049B6" w:rsidRDefault="00017443" w:rsidP="00017443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t>X9228-5A</w:t>
            </w:r>
          </w:p>
        </w:tc>
        <w:tc>
          <w:tcPr>
            <w:tcW w:w="3690" w:type="dxa"/>
          </w:tcPr>
          <w:p w14:paraId="13034874" w14:textId="77777777" w:rsidR="00017443" w:rsidRPr="00D049B6" w:rsidRDefault="00017443" w:rsidP="00017443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MATα mec1-S1964A srs2-3</w:t>
            </w:r>
            <w:proofErr w:type="gramStart"/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KR::</w:t>
            </w:r>
            <w:proofErr w:type="gramEnd"/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NAT rfa1-zm2</w:t>
            </w:r>
          </w:p>
        </w:tc>
        <w:tc>
          <w:tcPr>
            <w:tcW w:w="2279" w:type="dxa"/>
          </w:tcPr>
          <w:p w14:paraId="7FFF3E36" w14:textId="77777777" w:rsidR="00017443" w:rsidRPr="00D049B6" w:rsidRDefault="00017443" w:rsidP="00017443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t>This study</w:t>
            </w:r>
          </w:p>
        </w:tc>
        <w:tc>
          <w:tcPr>
            <w:tcW w:w="1766" w:type="dxa"/>
            <w:vMerge/>
          </w:tcPr>
          <w:p w14:paraId="7E02A708" w14:textId="0DA0CADD" w:rsidR="00017443" w:rsidRPr="00D049B6" w:rsidRDefault="00017443" w:rsidP="00017443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</w:p>
        </w:tc>
      </w:tr>
      <w:tr w:rsidR="00017443" w:rsidRPr="00D049B6" w14:paraId="1A023C20" w14:textId="77777777" w:rsidTr="002A0DF1">
        <w:tc>
          <w:tcPr>
            <w:tcW w:w="1615" w:type="dxa"/>
          </w:tcPr>
          <w:p w14:paraId="09E96163" w14:textId="77777777" w:rsidR="00017443" w:rsidRPr="00D049B6" w:rsidRDefault="00017443" w:rsidP="00017443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t>X9090-9C</w:t>
            </w:r>
          </w:p>
        </w:tc>
        <w:tc>
          <w:tcPr>
            <w:tcW w:w="3690" w:type="dxa"/>
          </w:tcPr>
          <w:p w14:paraId="5949C983" w14:textId="77777777" w:rsidR="00017443" w:rsidRPr="00D049B6" w:rsidRDefault="00017443" w:rsidP="00017443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</w:pPr>
            <w:proofErr w:type="spellStart"/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MATa</w:t>
            </w:r>
            <w:proofErr w:type="spellEnd"/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 xml:space="preserve"> mec1-S1964E</w:t>
            </w:r>
          </w:p>
        </w:tc>
        <w:tc>
          <w:tcPr>
            <w:tcW w:w="2279" w:type="dxa"/>
          </w:tcPr>
          <w:p w14:paraId="7EC4896B" w14:textId="77777777" w:rsidR="00017443" w:rsidRPr="00D049B6" w:rsidRDefault="00017443" w:rsidP="00017443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t>This study</w:t>
            </w:r>
          </w:p>
        </w:tc>
        <w:tc>
          <w:tcPr>
            <w:tcW w:w="1766" w:type="dxa"/>
            <w:vMerge w:val="restart"/>
          </w:tcPr>
          <w:p w14:paraId="54D8BE1D" w14:textId="480B7452" w:rsidR="00017443" w:rsidRPr="00D049B6" w:rsidRDefault="00017443" w:rsidP="00017443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6-figure supplement 1C</w:t>
            </w:r>
          </w:p>
        </w:tc>
      </w:tr>
      <w:tr w:rsidR="00017443" w:rsidRPr="00D049B6" w14:paraId="6809B733" w14:textId="77777777" w:rsidTr="002A0DF1">
        <w:tc>
          <w:tcPr>
            <w:tcW w:w="1615" w:type="dxa"/>
            <w:vAlign w:val="bottom"/>
          </w:tcPr>
          <w:p w14:paraId="62C94614" w14:textId="77777777" w:rsidR="00017443" w:rsidRPr="00D049B6" w:rsidRDefault="00017443" w:rsidP="00017443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t>X9091-14A</w:t>
            </w:r>
          </w:p>
        </w:tc>
        <w:tc>
          <w:tcPr>
            <w:tcW w:w="3690" w:type="dxa"/>
          </w:tcPr>
          <w:p w14:paraId="5E925EC8" w14:textId="77777777" w:rsidR="00017443" w:rsidRPr="00D049B6" w:rsidRDefault="00017443" w:rsidP="00017443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</w:pPr>
            <w:proofErr w:type="spellStart"/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MATa</w:t>
            </w:r>
            <w:proofErr w:type="spellEnd"/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 xml:space="preserve"> mec1-S1964E rfa1-zm2</w:t>
            </w:r>
          </w:p>
        </w:tc>
        <w:tc>
          <w:tcPr>
            <w:tcW w:w="2279" w:type="dxa"/>
          </w:tcPr>
          <w:p w14:paraId="304AFF9D" w14:textId="77777777" w:rsidR="00017443" w:rsidRPr="00D049B6" w:rsidRDefault="00017443" w:rsidP="00017443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t>This study</w:t>
            </w:r>
          </w:p>
        </w:tc>
        <w:tc>
          <w:tcPr>
            <w:tcW w:w="1766" w:type="dxa"/>
            <w:vMerge/>
          </w:tcPr>
          <w:p w14:paraId="483D0586" w14:textId="29B0DC81" w:rsidR="00017443" w:rsidRPr="00D049B6" w:rsidRDefault="00017443" w:rsidP="00017443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</w:p>
        </w:tc>
      </w:tr>
      <w:tr w:rsidR="00017443" w:rsidRPr="00D049B6" w14:paraId="6416EC84" w14:textId="77777777" w:rsidTr="002A0DF1">
        <w:tc>
          <w:tcPr>
            <w:tcW w:w="1615" w:type="dxa"/>
          </w:tcPr>
          <w:p w14:paraId="57C61158" w14:textId="77777777" w:rsidR="00017443" w:rsidRPr="00D049B6" w:rsidRDefault="00017443" w:rsidP="00017443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t>X9090-19A</w:t>
            </w:r>
          </w:p>
        </w:tc>
        <w:tc>
          <w:tcPr>
            <w:tcW w:w="3690" w:type="dxa"/>
          </w:tcPr>
          <w:p w14:paraId="6494336F" w14:textId="77777777" w:rsidR="00017443" w:rsidRPr="00D049B6" w:rsidRDefault="00017443" w:rsidP="00017443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</w:pPr>
            <w:proofErr w:type="spellStart"/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MATa</w:t>
            </w:r>
            <w:proofErr w:type="spellEnd"/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 xml:space="preserve"> mec1-S1964E srs2-∆PIM</w:t>
            </w:r>
          </w:p>
        </w:tc>
        <w:tc>
          <w:tcPr>
            <w:tcW w:w="2279" w:type="dxa"/>
          </w:tcPr>
          <w:p w14:paraId="24861AB1" w14:textId="77777777" w:rsidR="00017443" w:rsidRPr="00D049B6" w:rsidRDefault="00017443" w:rsidP="00017443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t>This study</w:t>
            </w:r>
          </w:p>
        </w:tc>
        <w:tc>
          <w:tcPr>
            <w:tcW w:w="1766" w:type="dxa"/>
            <w:vMerge/>
          </w:tcPr>
          <w:p w14:paraId="47BACB52" w14:textId="7FA36B89" w:rsidR="00017443" w:rsidRPr="00D049B6" w:rsidRDefault="00017443" w:rsidP="00017443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</w:p>
        </w:tc>
      </w:tr>
      <w:tr w:rsidR="00017443" w:rsidRPr="00D049B6" w14:paraId="14227FB5" w14:textId="77777777" w:rsidTr="002A0DF1">
        <w:tc>
          <w:tcPr>
            <w:tcW w:w="1615" w:type="dxa"/>
          </w:tcPr>
          <w:p w14:paraId="5E7C7B16" w14:textId="77777777" w:rsidR="00017443" w:rsidRPr="00D049B6" w:rsidRDefault="00017443" w:rsidP="00017443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t>X9132-15B</w:t>
            </w:r>
          </w:p>
        </w:tc>
        <w:tc>
          <w:tcPr>
            <w:tcW w:w="3690" w:type="dxa"/>
          </w:tcPr>
          <w:p w14:paraId="688AF3D9" w14:textId="77777777" w:rsidR="00017443" w:rsidRPr="00D049B6" w:rsidRDefault="00017443" w:rsidP="00017443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</w:pPr>
            <w:proofErr w:type="spellStart"/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MATa</w:t>
            </w:r>
            <w:proofErr w:type="spellEnd"/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 xml:space="preserve"> mec1-S1964E srs2-∆PIM rfa1-zm2</w:t>
            </w:r>
          </w:p>
        </w:tc>
        <w:tc>
          <w:tcPr>
            <w:tcW w:w="2279" w:type="dxa"/>
          </w:tcPr>
          <w:p w14:paraId="35B9CB83" w14:textId="77777777" w:rsidR="00017443" w:rsidRPr="00D049B6" w:rsidRDefault="00017443" w:rsidP="00017443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t>This study</w:t>
            </w:r>
          </w:p>
        </w:tc>
        <w:tc>
          <w:tcPr>
            <w:tcW w:w="1766" w:type="dxa"/>
            <w:vMerge/>
          </w:tcPr>
          <w:p w14:paraId="33C127D9" w14:textId="40E6FC1C" w:rsidR="00017443" w:rsidRPr="00D049B6" w:rsidRDefault="00017443" w:rsidP="00017443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</w:p>
        </w:tc>
      </w:tr>
      <w:tr w:rsidR="00017443" w:rsidRPr="00D049B6" w14:paraId="0039D68F" w14:textId="77777777" w:rsidTr="002A0DF1">
        <w:tc>
          <w:tcPr>
            <w:tcW w:w="1615" w:type="dxa"/>
          </w:tcPr>
          <w:p w14:paraId="0A8A0E5C" w14:textId="77777777" w:rsidR="00017443" w:rsidRPr="00D049B6" w:rsidRDefault="00017443" w:rsidP="00017443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t>X9091-13A</w:t>
            </w:r>
          </w:p>
        </w:tc>
        <w:tc>
          <w:tcPr>
            <w:tcW w:w="3690" w:type="dxa"/>
          </w:tcPr>
          <w:p w14:paraId="6D559D76" w14:textId="77777777" w:rsidR="00017443" w:rsidRPr="00D049B6" w:rsidRDefault="00017443" w:rsidP="00017443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</w:pPr>
            <w:proofErr w:type="spellStart"/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MATa</w:t>
            </w:r>
            <w:proofErr w:type="spellEnd"/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 xml:space="preserve"> mec1-S1964E srs2-3</w:t>
            </w:r>
            <w:proofErr w:type="gramStart"/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KR::</w:t>
            </w:r>
            <w:proofErr w:type="gramEnd"/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NAT</w:t>
            </w:r>
          </w:p>
        </w:tc>
        <w:tc>
          <w:tcPr>
            <w:tcW w:w="2279" w:type="dxa"/>
          </w:tcPr>
          <w:p w14:paraId="0886A0FF" w14:textId="77777777" w:rsidR="00017443" w:rsidRPr="00D049B6" w:rsidRDefault="00017443" w:rsidP="00017443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t>This study</w:t>
            </w:r>
          </w:p>
        </w:tc>
        <w:tc>
          <w:tcPr>
            <w:tcW w:w="1766" w:type="dxa"/>
            <w:vMerge/>
          </w:tcPr>
          <w:p w14:paraId="2FDB041F" w14:textId="58175241" w:rsidR="00017443" w:rsidRPr="00D049B6" w:rsidRDefault="00017443" w:rsidP="00017443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</w:p>
        </w:tc>
      </w:tr>
      <w:tr w:rsidR="00017443" w:rsidRPr="00D049B6" w14:paraId="6BD2F3BA" w14:textId="77777777" w:rsidTr="002A0DF1">
        <w:tc>
          <w:tcPr>
            <w:tcW w:w="1615" w:type="dxa"/>
          </w:tcPr>
          <w:p w14:paraId="45E8CF64" w14:textId="77777777" w:rsidR="00017443" w:rsidRPr="00D049B6" w:rsidRDefault="00017443" w:rsidP="00017443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t>X9132-10B</w:t>
            </w:r>
          </w:p>
        </w:tc>
        <w:tc>
          <w:tcPr>
            <w:tcW w:w="3690" w:type="dxa"/>
          </w:tcPr>
          <w:p w14:paraId="0F6905F3" w14:textId="77777777" w:rsidR="00017443" w:rsidRPr="00D049B6" w:rsidRDefault="00017443" w:rsidP="00017443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MATα mec1-S1964E srs2-3</w:t>
            </w:r>
            <w:proofErr w:type="gramStart"/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KR::</w:t>
            </w:r>
            <w:proofErr w:type="gramEnd"/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NAT rfa1-zm2</w:t>
            </w:r>
          </w:p>
        </w:tc>
        <w:tc>
          <w:tcPr>
            <w:tcW w:w="2279" w:type="dxa"/>
          </w:tcPr>
          <w:p w14:paraId="4B15FC3D" w14:textId="77777777" w:rsidR="00017443" w:rsidRPr="00D049B6" w:rsidRDefault="00017443" w:rsidP="00017443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t>This study</w:t>
            </w:r>
          </w:p>
        </w:tc>
        <w:tc>
          <w:tcPr>
            <w:tcW w:w="1766" w:type="dxa"/>
            <w:vMerge/>
          </w:tcPr>
          <w:p w14:paraId="257A9C82" w14:textId="01A4E3FB" w:rsidR="00017443" w:rsidRPr="00D049B6" w:rsidRDefault="00017443" w:rsidP="00017443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</w:p>
        </w:tc>
      </w:tr>
      <w:tr w:rsidR="00B81240" w:rsidRPr="00D049B6" w14:paraId="57EFE865" w14:textId="77777777" w:rsidTr="002A0DF1">
        <w:tc>
          <w:tcPr>
            <w:tcW w:w="1615" w:type="dxa"/>
          </w:tcPr>
          <w:p w14:paraId="16DD11DF" w14:textId="77777777" w:rsidR="00B81240" w:rsidRPr="00D049B6" w:rsidRDefault="00B81240" w:rsidP="00017443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t>X9137-3B</w:t>
            </w:r>
          </w:p>
        </w:tc>
        <w:tc>
          <w:tcPr>
            <w:tcW w:w="3690" w:type="dxa"/>
          </w:tcPr>
          <w:p w14:paraId="3A034FAF" w14:textId="77777777" w:rsidR="00B81240" w:rsidRPr="00D049B6" w:rsidRDefault="00B81240" w:rsidP="00017443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</w:pPr>
            <w:proofErr w:type="spellStart"/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MATa</w:t>
            </w:r>
            <w:proofErr w:type="spellEnd"/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 xml:space="preserve"> mec1-S1964A 8His-SMT</w:t>
            </w:r>
            <w:proofErr w:type="gramStart"/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3::</w:t>
            </w:r>
            <w:proofErr w:type="gramEnd"/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TRP1</w:t>
            </w:r>
          </w:p>
        </w:tc>
        <w:tc>
          <w:tcPr>
            <w:tcW w:w="2279" w:type="dxa"/>
          </w:tcPr>
          <w:p w14:paraId="2C14C4D7" w14:textId="77777777" w:rsidR="00B81240" w:rsidRPr="00D049B6" w:rsidRDefault="00B81240" w:rsidP="00017443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t>This study</w:t>
            </w:r>
          </w:p>
        </w:tc>
        <w:tc>
          <w:tcPr>
            <w:tcW w:w="1766" w:type="dxa"/>
            <w:vMerge w:val="restart"/>
          </w:tcPr>
          <w:p w14:paraId="33D044E6" w14:textId="52787C9A" w:rsidR="00B81240" w:rsidRPr="00D049B6" w:rsidRDefault="00B81240" w:rsidP="00017443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6-figure supplement 1D</w:t>
            </w:r>
          </w:p>
        </w:tc>
      </w:tr>
      <w:tr w:rsidR="00B81240" w:rsidRPr="00D049B6" w14:paraId="6795FAB7" w14:textId="77777777" w:rsidTr="002A0DF1">
        <w:tc>
          <w:tcPr>
            <w:tcW w:w="1615" w:type="dxa"/>
          </w:tcPr>
          <w:p w14:paraId="29B3576A" w14:textId="77777777" w:rsidR="00B81240" w:rsidRPr="00D049B6" w:rsidRDefault="00B81240" w:rsidP="00017443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t>X9136-2B</w:t>
            </w:r>
          </w:p>
        </w:tc>
        <w:tc>
          <w:tcPr>
            <w:tcW w:w="3690" w:type="dxa"/>
          </w:tcPr>
          <w:p w14:paraId="602D467D" w14:textId="77777777" w:rsidR="00B81240" w:rsidRPr="00D049B6" w:rsidRDefault="00B81240" w:rsidP="00017443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</w:pPr>
            <w:proofErr w:type="spellStart"/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MATa</w:t>
            </w:r>
            <w:proofErr w:type="spellEnd"/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 xml:space="preserve"> mec1-S1964E 8His-SMT</w:t>
            </w:r>
            <w:proofErr w:type="gramStart"/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3::</w:t>
            </w:r>
            <w:proofErr w:type="gramEnd"/>
            <w:r w:rsidRPr="00D049B6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TRP1</w:t>
            </w:r>
          </w:p>
        </w:tc>
        <w:tc>
          <w:tcPr>
            <w:tcW w:w="2279" w:type="dxa"/>
          </w:tcPr>
          <w:p w14:paraId="43F6001A" w14:textId="77777777" w:rsidR="00B81240" w:rsidRPr="00D049B6" w:rsidRDefault="00B81240" w:rsidP="00017443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D049B6">
              <w:rPr>
                <w:rFonts w:ascii="Arial" w:hAnsi="Arial" w:cs="Arial"/>
                <w:color w:val="000000" w:themeColor="text1"/>
                <w:sz w:val="20"/>
                <w:szCs w:val="20"/>
              </w:rPr>
              <w:t>This study</w:t>
            </w:r>
          </w:p>
        </w:tc>
        <w:tc>
          <w:tcPr>
            <w:tcW w:w="1766" w:type="dxa"/>
            <w:vMerge/>
          </w:tcPr>
          <w:p w14:paraId="4F6EC55A" w14:textId="5662B130" w:rsidR="00B81240" w:rsidRPr="00D049B6" w:rsidRDefault="00B81240" w:rsidP="00017443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</w:p>
        </w:tc>
      </w:tr>
    </w:tbl>
    <w:p w14:paraId="113A9C2A" w14:textId="161942F6" w:rsidR="0013796F" w:rsidRDefault="0013796F"/>
    <w:p w14:paraId="1EC30B8C" w14:textId="77B183F4" w:rsidR="00EB3CC5" w:rsidRDefault="00EB3CC5">
      <w:pPr>
        <w:rPr>
          <w:rFonts w:ascii="Arial" w:hAnsi="Arial" w:cs="Arial"/>
          <w:b/>
          <w:bCs/>
          <w:color w:val="000000" w:themeColor="text1"/>
          <w:sz w:val="22"/>
          <w:szCs w:val="22"/>
        </w:rPr>
      </w:pPr>
      <w:r w:rsidRPr="00DA1C81">
        <w:rPr>
          <w:rFonts w:ascii="Arial" w:hAnsi="Arial" w:cs="Arial"/>
          <w:b/>
          <w:bCs/>
          <w:color w:val="000000" w:themeColor="text1"/>
          <w:sz w:val="22"/>
          <w:szCs w:val="22"/>
        </w:rPr>
        <w:t xml:space="preserve">Supplement Table </w:t>
      </w:r>
      <w:r>
        <w:rPr>
          <w:rFonts w:ascii="Arial" w:hAnsi="Arial" w:cs="Arial"/>
          <w:b/>
          <w:bCs/>
          <w:color w:val="000000" w:themeColor="text1"/>
          <w:sz w:val="22"/>
          <w:szCs w:val="22"/>
        </w:rPr>
        <w:t>2</w:t>
      </w:r>
      <w:r w:rsidRPr="00D049B6">
        <w:rPr>
          <w:rFonts w:ascii="Arial" w:hAnsi="Arial" w:cs="Arial"/>
          <w:b/>
          <w:bCs/>
          <w:color w:val="000000" w:themeColor="text1"/>
          <w:sz w:val="22"/>
          <w:szCs w:val="22"/>
        </w:rPr>
        <w:t xml:space="preserve">: </w:t>
      </w:r>
      <w:r w:rsidR="00702DCA">
        <w:rPr>
          <w:rFonts w:ascii="Arial" w:hAnsi="Arial" w:cs="Arial"/>
          <w:b/>
          <w:bCs/>
          <w:color w:val="000000" w:themeColor="text1"/>
          <w:sz w:val="22"/>
          <w:szCs w:val="22"/>
        </w:rPr>
        <w:t>C</w:t>
      </w:r>
      <w:r>
        <w:rPr>
          <w:rFonts w:ascii="Arial" w:hAnsi="Arial" w:cs="Arial"/>
          <w:b/>
          <w:bCs/>
          <w:color w:val="000000" w:themeColor="text1"/>
          <w:sz w:val="22"/>
          <w:szCs w:val="22"/>
        </w:rPr>
        <w:t xml:space="preserve">RISPR-Cas9 </w:t>
      </w:r>
      <w:r w:rsidR="00702DCA">
        <w:rPr>
          <w:rFonts w:ascii="Arial" w:hAnsi="Arial" w:cs="Arial"/>
          <w:b/>
          <w:bCs/>
          <w:color w:val="000000" w:themeColor="text1"/>
          <w:sz w:val="22"/>
          <w:szCs w:val="22"/>
        </w:rPr>
        <w:t>editing details for yeast mutants</w:t>
      </w:r>
      <w:r w:rsidRPr="00D049B6">
        <w:rPr>
          <w:rFonts w:ascii="Arial" w:hAnsi="Arial" w:cs="Arial"/>
          <w:b/>
          <w:bCs/>
          <w:color w:val="000000" w:themeColor="text1"/>
          <w:sz w:val="22"/>
          <w:szCs w:val="22"/>
        </w:rPr>
        <w:t>.</w:t>
      </w:r>
    </w:p>
    <w:tbl>
      <w:tblPr>
        <w:tblStyle w:val="TableGrid"/>
        <w:tblW w:w="9355" w:type="dxa"/>
        <w:tblLook w:val="04A0" w:firstRow="1" w:lastRow="0" w:firstColumn="1" w:lastColumn="0" w:noHBand="0" w:noVBand="1"/>
      </w:tblPr>
      <w:tblGrid>
        <w:gridCol w:w="1615"/>
        <w:gridCol w:w="7740"/>
      </w:tblGrid>
      <w:tr w:rsidR="003A4610" w:rsidRPr="00D049B6" w14:paraId="0872EEBA" w14:textId="77777777" w:rsidTr="00311976">
        <w:tc>
          <w:tcPr>
            <w:tcW w:w="1615" w:type="dxa"/>
          </w:tcPr>
          <w:p w14:paraId="43136CA0" w14:textId="5F44B6BA" w:rsidR="003A4610" w:rsidRPr="00D049B6" w:rsidRDefault="003A4610" w:rsidP="00702DCA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t>Muta</w:t>
            </w:r>
            <w:r w:rsidR="00311976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t>ted gene</w:t>
            </w:r>
          </w:p>
        </w:tc>
        <w:tc>
          <w:tcPr>
            <w:tcW w:w="7740" w:type="dxa"/>
          </w:tcPr>
          <w:p w14:paraId="5B3B10B7" w14:textId="5281EEE2" w:rsidR="003A4610" w:rsidRPr="00D049B6" w:rsidRDefault="003A4610" w:rsidP="00702DCA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t xml:space="preserve"> Cas9 targeting sequence</w:t>
            </w:r>
            <w:r w:rsidR="00AB6F4A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t xml:space="preserve"> (PAM)</w:t>
            </w:r>
          </w:p>
        </w:tc>
      </w:tr>
      <w:tr w:rsidR="003A4610" w:rsidRPr="00D049B6" w14:paraId="698689FA" w14:textId="77777777" w:rsidTr="00311976">
        <w:tc>
          <w:tcPr>
            <w:tcW w:w="1615" w:type="dxa"/>
          </w:tcPr>
          <w:p w14:paraId="3C3D1110" w14:textId="0CD659A3" w:rsidR="003A4610" w:rsidRPr="00311976" w:rsidRDefault="00311976" w:rsidP="002A0DF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11976">
              <w:rPr>
                <w:rFonts w:ascii="Arial" w:hAnsi="Arial" w:cs="Arial"/>
                <w:color w:val="000000" w:themeColor="text1"/>
                <w:sz w:val="20"/>
                <w:szCs w:val="20"/>
              </w:rPr>
              <w:t>S</w:t>
            </w:r>
            <w:r w:rsidR="003A4610" w:rsidRPr="00311976">
              <w:rPr>
                <w:rFonts w:ascii="Arial" w:hAnsi="Arial" w:cs="Arial"/>
                <w:color w:val="000000" w:themeColor="text1"/>
                <w:sz w:val="20"/>
                <w:szCs w:val="20"/>
              </w:rPr>
              <w:t>rs2</w:t>
            </w:r>
          </w:p>
        </w:tc>
        <w:tc>
          <w:tcPr>
            <w:tcW w:w="7740" w:type="dxa"/>
          </w:tcPr>
          <w:p w14:paraId="0DC47532" w14:textId="015BCF7E" w:rsidR="003A4610" w:rsidRPr="00BA4EBA" w:rsidRDefault="00AB6F4A" w:rsidP="002A0DF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BA4EBA">
              <w:rPr>
                <w:rFonts w:ascii="Arial" w:hAnsi="Arial" w:cs="Arial"/>
                <w:color w:val="000000" w:themeColor="text1"/>
                <w:sz w:val="20"/>
                <w:szCs w:val="20"/>
              </w:rPr>
              <w:t>AAAGTCTAAGAGAGGTGACA</w:t>
            </w:r>
            <w:r w:rsidRPr="00BA4EBA">
              <w:rPr>
                <w:rFonts w:ascii="Arial" w:hAnsi="Arial" w:cs="Arial"/>
                <w:color w:val="000000" w:themeColor="text1"/>
                <w:sz w:val="20"/>
                <w:szCs w:val="20"/>
              </w:rPr>
              <w:t>(</w:t>
            </w:r>
            <w:r w:rsidRPr="00BA4EBA">
              <w:rPr>
                <w:rFonts w:ascii="Arial" w:hAnsi="Arial" w:cs="Arial"/>
                <w:color w:val="000000" w:themeColor="text1"/>
                <w:sz w:val="20"/>
                <w:szCs w:val="20"/>
              </w:rPr>
              <w:t>AGG</w:t>
            </w:r>
            <w:r w:rsidRPr="00BA4EBA">
              <w:rPr>
                <w:rFonts w:ascii="Arial" w:hAnsi="Arial" w:cs="Arial"/>
                <w:color w:val="000000" w:themeColor="text1"/>
                <w:sz w:val="20"/>
                <w:szCs w:val="20"/>
              </w:rPr>
              <w:t>)</w:t>
            </w:r>
          </w:p>
        </w:tc>
      </w:tr>
      <w:tr w:rsidR="00F71839" w:rsidRPr="00D049B6" w14:paraId="4CA6F115" w14:textId="77777777" w:rsidTr="00311976">
        <w:tc>
          <w:tcPr>
            <w:tcW w:w="1615" w:type="dxa"/>
          </w:tcPr>
          <w:p w14:paraId="56D8986A" w14:textId="14A59369" w:rsidR="00F71839" w:rsidRPr="00D049B6" w:rsidRDefault="00311976" w:rsidP="002A0DF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Rfa1</w:t>
            </w:r>
          </w:p>
        </w:tc>
        <w:tc>
          <w:tcPr>
            <w:tcW w:w="7740" w:type="dxa"/>
          </w:tcPr>
          <w:p w14:paraId="4E5C0308" w14:textId="097783DF" w:rsidR="00F71839" w:rsidRPr="00BA4EBA" w:rsidRDefault="00BA4EBA" w:rsidP="002A0DF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BA4EBA">
              <w:rPr>
                <w:rFonts w:ascii="Arial" w:hAnsi="Arial" w:cs="Arial"/>
                <w:color w:val="000000" w:themeColor="text1"/>
                <w:sz w:val="20"/>
                <w:szCs w:val="20"/>
              </w:rPr>
              <w:t>AGTGCGACACCAATAATGCA</w:t>
            </w:r>
            <w:r w:rsidRPr="00BA4EBA">
              <w:rPr>
                <w:rFonts w:ascii="Arial" w:hAnsi="Arial" w:cs="Arial"/>
                <w:color w:val="000000" w:themeColor="text1"/>
                <w:sz w:val="20"/>
                <w:szCs w:val="20"/>
              </w:rPr>
              <w:t>(</w:t>
            </w:r>
            <w:r w:rsidRPr="00BA4EBA">
              <w:rPr>
                <w:rFonts w:ascii="Arial" w:hAnsi="Arial" w:cs="Arial"/>
                <w:color w:val="000000" w:themeColor="text1"/>
                <w:sz w:val="20"/>
                <w:szCs w:val="20"/>
              </w:rPr>
              <w:t>AGG</w:t>
            </w:r>
            <w:r w:rsidRPr="00BA4EBA">
              <w:rPr>
                <w:rFonts w:ascii="Arial" w:hAnsi="Arial" w:cs="Arial"/>
                <w:color w:val="000000" w:themeColor="text1"/>
                <w:sz w:val="20"/>
                <w:szCs w:val="20"/>
              </w:rPr>
              <w:t>)</w:t>
            </w:r>
          </w:p>
        </w:tc>
      </w:tr>
      <w:tr w:rsidR="00F71839" w:rsidRPr="00D049B6" w14:paraId="6A063F41" w14:textId="77777777" w:rsidTr="00311976">
        <w:tc>
          <w:tcPr>
            <w:tcW w:w="1615" w:type="dxa"/>
          </w:tcPr>
          <w:p w14:paraId="11F50951" w14:textId="009DAE71" w:rsidR="00F71839" w:rsidRPr="00D049B6" w:rsidRDefault="00311976" w:rsidP="002A0DF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Rfa2</w:t>
            </w:r>
          </w:p>
        </w:tc>
        <w:tc>
          <w:tcPr>
            <w:tcW w:w="7740" w:type="dxa"/>
          </w:tcPr>
          <w:p w14:paraId="0073238C" w14:textId="56747FD0" w:rsidR="00F71839" w:rsidRPr="00BA4EBA" w:rsidRDefault="008D0EB1" w:rsidP="002A0DF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BA4EBA">
              <w:rPr>
                <w:rFonts w:ascii="Arial" w:hAnsi="Arial" w:cs="Arial"/>
                <w:color w:val="000000" w:themeColor="text1"/>
                <w:sz w:val="20"/>
                <w:szCs w:val="20"/>
              </w:rPr>
              <w:t>TGAAGTGTTGACGCATCACT</w:t>
            </w:r>
            <w:r w:rsidRPr="00BA4EBA">
              <w:rPr>
                <w:rFonts w:ascii="Arial" w:hAnsi="Arial" w:cs="Arial"/>
                <w:color w:val="000000" w:themeColor="text1"/>
                <w:sz w:val="20"/>
                <w:szCs w:val="20"/>
              </w:rPr>
              <w:t>(TGG)</w:t>
            </w:r>
          </w:p>
        </w:tc>
      </w:tr>
      <w:tr w:rsidR="00F71839" w:rsidRPr="00D049B6" w14:paraId="0F30164D" w14:textId="77777777" w:rsidTr="00311976">
        <w:tc>
          <w:tcPr>
            <w:tcW w:w="1615" w:type="dxa"/>
          </w:tcPr>
          <w:p w14:paraId="27A35E3D" w14:textId="7A9F8309" w:rsidR="00F71839" w:rsidRPr="003A4610" w:rsidRDefault="00311976" w:rsidP="002A0DF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Mec1</w:t>
            </w:r>
          </w:p>
        </w:tc>
        <w:tc>
          <w:tcPr>
            <w:tcW w:w="7740" w:type="dxa"/>
          </w:tcPr>
          <w:p w14:paraId="416307D4" w14:textId="51CEEB0B" w:rsidR="00F71839" w:rsidRPr="00BA4EBA" w:rsidRDefault="008D0EB1" w:rsidP="002A0DF1">
            <w:pPr>
              <w:tabs>
                <w:tab w:val="left" w:pos="720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BA4EBA">
              <w:rPr>
                <w:rFonts w:ascii="Arial" w:hAnsi="Arial" w:cs="Arial"/>
                <w:color w:val="000000" w:themeColor="text1"/>
                <w:sz w:val="20"/>
                <w:szCs w:val="20"/>
              </w:rPr>
              <w:t>GCACTAGAAACTAGATCATG</w:t>
            </w:r>
            <w:r w:rsidRPr="00BA4EBA">
              <w:rPr>
                <w:rFonts w:ascii="Arial" w:hAnsi="Arial" w:cs="Arial"/>
                <w:color w:val="000000" w:themeColor="text1"/>
                <w:sz w:val="20"/>
                <w:szCs w:val="20"/>
              </w:rPr>
              <w:t>(AGG)</w:t>
            </w:r>
            <w:r w:rsidR="00BA4EBA" w:rsidRPr="00BA4EBA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 </w:t>
            </w:r>
            <w:r w:rsidR="00BA4EBA" w:rsidRPr="00BA4EBA">
              <w:rPr>
                <w:rFonts w:ascii="Arial" w:hAnsi="Arial" w:cs="Arial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NZW1pc29nbHU8L0F1dGhvcj48WWVhcj4yMDE5PC9ZZWFy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</w:fldData>
              </w:fldChar>
            </w:r>
            <w:r w:rsidR="00BA4EBA" w:rsidRPr="00BA4EBA">
              <w:rPr>
                <w:rFonts w:ascii="Arial" w:hAnsi="Arial" w:cs="Arial"/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="00BA4EBA" w:rsidRPr="00BA4EBA">
              <w:rPr>
                <w:rFonts w:ascii="Arial" w:hAnsi="Arial" w:cs="Arial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NZW1pc29nbHU8L0F1dGhvcj48WWVhcj4yMDE5PC9ZZWFy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</w:fldData>
              </w:fldChar>
            </w:r>
            <w:r w:rsidR="00BA4EBA" w:rsidRPr="00BA4EBA">
              <w:rPr>
                <w:rFonts w:ascii="Arial" w:hAnsi="Arial" w:cs="Arial"/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="00BA4EBA" w:rsidRPr="00BA4EBA">
              <w:rPr>
                <w:rFonts w:ascii="Arial" w:hAnsi="Arial" w:cs="Arial"/>
                <w:color w:val="000000" w:themeColor="text1"/>
                <w:sz w:val="20"/>
                <w:szCs w:val="20"/>
              </w:rPr>
            </w:r>
            <w:r w:rsidR="00BA4EBA" w:rsidRPr="00BA4EBA">
              <w:rPr>
                <w:rFonts w:ascii="Arial" w:hAnsi="Arial" w:cs="Arial"/>
                <w:color w:val="000000" w:themeColor="text1"/>
                <w:sz w:val="20"/>
                <w:szCs w:val="20"/>
              </w:rPr>
              <w:fldChar w:fldCharType="end"/>
            </w:r>
            <w:r w:rsidR="00BA4EBA" w:rsidRPr="00BA4EBA">
              <w:rPr>
                <w:rFonts w:ascii="Arial" w:hAnsi="Arial" w:cs="Arial"/>
                <w:color w:val="000000" w:themeColor="text1"/>
                <w:sz w:val="20"/>
                <w:szCs w:val="20"/>
              </w:rPr>
            </w:r>
            <w:r w:rsidR="00BA4EBA" w:rsidRPr="00BA4EBA">
              <w:rPr>
                <w:rFonts w:ascii="Arial" w:hAnsi="Arial" w:cs="Arial"/>
                <w:color w:val="000000" w:themeColor="text1"/>
                <w:sz w:val="20"/>
                <w:szCs w:val="20"/>
              </w:rPr>
              <w:fldChar w:fldCharType="separate"/>
            </w:r>
            <w:r w:rsidR="00BA4EBA" w:rsidRPr="00BA4EBA">
              <w:rPr>
                <w:rFonts w:ascii="Arial" w:hAnsi="Arial" w:cs="Arial"/>
                <w:color w:val="000000" w:themeColor="text1"/>
                <w:sz w:val="20"/>
                <w:szCs w:val="20"/>
              </w:rPr>
              <w:t>(Memisoglu et al., 2019)</w:t>
            </w:r>
            <w:r w:rsidR="00BA4EBA" w:rsidRPr="00BA4EBA">
              <w:rPr>
                <w:rFonts w:ascii="Arial" w:hAnsi="Arial" w:cs="Arial"/>
                <w:color w:val="000000" w:themeColor="text1"/>
                <w:sz w:val="20"/>
                <w:szCs w:val="20"/>
              </w:rPr>
              <w:fldChar w:fldCharType="end"/>
            </w:r>
          </w:p>
        </w:tc>
      </w:tr>
    </w:tbl>
    <w:p w14:paraId="7249336F" w14:textId="77777777" w:rsidR="00702DCA" w:rsidRDefault="00702DCA"/>
    <w:sectPr w:rsidR="00702DCA" w:rsidSect="00C41E00">
      <w:headerReference w:type="default" r:id="rId7"/>
      <w:footerReference w:type="even" r:id="rId8"/>
      <w:footerReference w:type="default" r:id="rId9"/>
      <w:pgSz w:w="12240" w:h="15840"/>
      <w:pgMar w:top="1440" w:right="1440" w:bottom="1440" w:left="1440" w:header="720" w:footer="720" w:gutter="0"/>
      <w:lnNumType w:countBy="1" w:restart="continuous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1639FA6" w14:textId="77777777" w:rsidR="00CA68AA" w:rsidRDefault="00CA68AA">
      <w:r>
        <w:separator/>
      </w:r>
    </w:p>
  </w:endnote>
  <w:endnote w:type="continuationSeparator" w:id="0">
    <w:p w14:paraId="4ABACF9D" w14:textId="77777777" w:rsidR="00CA68AA" w:rsidRDefault="00CA68A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DengXian Light">
    <w:altName w:val="等线 Light"/>
    <w:panose1 w:val="02010600030101010101"/>
    <w:charset w:val="86"/>
    <w:family w:val="auto"/>
    <w:notTrueType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1811826536"/>
      <w:docPartObj>
        <w:docPartGallery w:val="Page Numbers (Bottom of Page)"/>
        <w:docPartUnique/>
      </w:docPartObj>
    </w:sdtPr>
    <w:sdtContent>
      <w:p w14:paraId="164348E3" w14:textId="77777777" w:rsidR="00CE50F3" w:rsidRDefault="00000000" w:rsidP="001E1D60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2E4FF3B9" w14:textId="77777777" w:rsidR="00CE50F3" w:rsidRDefault="00CE50F3" w:rsidP="00677470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527840631"/>
      <w:docPartObj>
        <w:docPartGallery w:val="Page Numbers (Bottom of Page)"/>
        <w:docPartUnique/>
      </w:docPartObj>
    </w:sdtPr>
    <w:sdtContent>
      <w:p w14:paraId="2D4C813C" w14:textId="77777777" w:rsidR="00CE50F3" w:rsidRDefault="00000000" w:rsidP="001E1D60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14:paraId="6B0698D6" w14:textId="77777777" w:rsidR="00CE50F3" w:rsidRDefault="00CE50F3" w:rsidP="00677470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717D045" w14:textId="77777777" w:rsidR="00CA68AA" w:rsidRDefault="00CA68AA">
      <w:r>
        <w:separator/>
      </w:r>
    </w:p>
  </w:footnote>
  <w:footnote w:type="continuationSeparator" w:id="0">
    <w:p w14:paraId="366C3F14" w14:textId="77777777" w:rsidR="00CA68AA" w:rsidRDefault="00CA68AA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tbl>
    <w:tblPr>
      <w:tblW w:w="0" w:type="auto"/>
      <w:tblLayout w:type="fixed"/>
      <w:tblLook w:val="06A0" w:firstRow="1" w:lastRow="0" w:firstColumn="1" w:lastColumn="0" w:noHBand="1" w:noVBand="1"/>
    </w:tblPr>
    <w:tblGrid>
      <w:gridCol w:w="3120"/>
      <w:gridCol w:w="3120"/>
      <w:gridCol w:w="3120"/>
    </w:tblGrid>
    <w:tr w:rsidR="6C8B08EC" w14:paraId="4B8DD265" w14:textId="77777777" w:rsidTr="00E84CA2">
      <w:trPr>
        <w:trHeight w:val="300"/>
      </w:trPr>
      <w:tc>
        <w:tcPr>
          <w:tcW w:w="3120" w:type="dxa"/>
        </w:tcPr>
        <w:p w14:paraId="24A9C7D0" w14:textId="77777777" w:rsidR="00CE50F3" w:rsidRDefault="00CE50F3" w:rsidP="00E84CA2">
          <w:pPr>
            <w:pStyle w:val="Header"/>
            <w:ind w:left="-115"/>
          </w:pPr>
        </w:p>
      </w:tc>
      <w:tc>
        <w:tcPr>
          <w:tcW w:w="3120" w:type="dxa"/>
        </w:tcPr>
        <w:p w14:paraId="20634191" w14:textId="77777777" w:rsidR="00CE50F3" w:rsidRDefault="00CE50F3" w:rsidP="00E84CA2">
          <w:pPr>
            <w:pStyle w:val="Header"/>
            <w:jc w:val="center"/>
          </w:pPr>
        </w:p>
      </w:tc>
      <w:tc>
        <w:tcPr>
          <w:tcW w:w="3120" w:type="dxa"/>
        </w:tcPr>
        <w:p w14:paraId="1AD72AB3" w14:textId="77777777" w:rsidR="00CE50F3" w:rsidRDefault="00CE50F3" w:rsidP="00E84CA2">
          <w:pPr>
            <w:pStyle w:val="Header"/>
            <w:ind w:right="-115"/>
            <w:jc w:val="right"/>
          </w:pPr>
        </w:p>
      </w:tc>
    </w:tr>
  </w:tbl>
  <w:p w14:paraId="1ACD3D77" w14:textId="77777777" w:rsidR="00CE50F3" w:rsidRDefault="00CE50F3" w:rsidP="00677470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4DC6F35"/>
    <w:multiLevelType w:val="hybridMultilevel"/>
    <w:tmpl w:val="DFF2C414"/>
    <w:lvl w:ilvl="0" w:tplc="FFFFFFFF">
      <w:start w:val="1"/>
      <w:numFmt w:val="upperLetter"/>
      <w:lvlText w:val="(%1)"/>
      <w:lvlJc w:val="left"/>
      <w:pPr>
        <w:ind w:left="36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080" w:hanging="360"/>
      </w:pPr>
    </w:lvl>
    <w:lvl w:ilvl="2" w:tplc="FFFFFFFF" w:tentative="1">
      <w:start w:val="1"/>
      <w:numFmt w:val="lowerRoman"/>
      <w:lvlText w:val="%3."/>
      <w:lvlJc w:val="right"/>
      <w:pPr>
        <w:ind w:left="1800" w:hanging="180"/>
      </w:pPr>
    </w:lvl>
    <w:lvl w:ilvl="3" w:tplc="FFFFFFFF" w:tentative="1">
      <w:start w:val="1"/>
      <w:numFmt w:val="decimal"/>
      <w:lvlText w:val="%4."/>
      <w:lvlJc w:val="left"/>
      <w:pPr>
        <w:ind w:left="2520" w:hanging="360"/>
      </w:pPr>
    </w:lvl>
    <w:lvl w:ilvl="4" w:tplc="FFFFFFFF" w:tentative="1">
      <w:start w:val="1"/>
      <w:numFmt w:val="lowerLetter"/>
      <w:lvlText w:val="%5."/>
      <w:lvlJc w:val="left"/>
      <w:pPr>
        <w:ind w:left="3240" w:hanging="360"/>
      </w:pPr>
    </w:lvl>
    <w:lvl w:ilvl="5" w:tplc="FFFFFFFF" w:tentative="1">
      <w:start w:val="1"/>
      <w:numFmt w:val="lowerRoman"/>
      <w:lvlText w:val="%6."/>
      <w:lvlJc w:val="right"/>
      <w:pPr>
        <w:ind w:left="3960" w:hanging="180"/>
      </w:pPr>
    </w:lvl>
    <w:lvl w:ilvl="6" w:tplc="FFFFFFFF" w:tentative="1">
      <w:start w:val="1"/>
      <w:numFmt w:val="decimal"/>
      <w:lvlText w:val="%7."/>
      <w:lvlJc w:val="left"/>
      <w:pPr>
        <w:ind w:left="4680" w:hanging="360"/>
      </w:pPr>
    </w:lvl>
    <w:lvl w:ilvl="7" w:tplc="FFFFFFFF" w:tentative="1">
      <w:start w:val="1"/>
      <w:numFmt w:val="lowerLetter"/>
      <w:lvlText w:val="%8."/>
      <w:lvlJc w:val="left"/>
      <w:pPr>
        <w:ind w:left="5400" w:hanging="360"/>
      </w:pPr>
    </w:lvl>
    <w:lvl w:ilvl="8" w:tplc="FFFFFFFF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" w15:restartNumberingAfterBreak="0">
    <w:nsid w:val="373108CB"/>
    <w:multiLevelType w:val="hybridMultilevel"/>
    <w:tmpl w:val="DFF2C414"/>
    <w:lvl w:ilvl="0" w:tplc="FFFFFFFF">
      <w:start w:val="1"/>
      <w:numFmt w:val="upperLetter"/>
      <w:lvlText w:val="(%1)"/>
      <w:lvlJc w:val="left"/>
      <w:pPr>
        <w:ind w:left="36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080" w:hanging="360"/>
      </w:pPr>
    </w:lvl>
    <w:lvl w:ilvl="2" w:tplc="FFFFFFFF" w:tentative="1">
      <w:start w:val="1"/>
      <w:numFmt w:val="lowerRoman"/>
      <w:lvlText w:val="%3."/>
      <w:lvlJc w:val="right"/>
      <w:pPr>
        <w:ind w:left="1800" w:hanging="180"/>
      </w:pPr>
    </w:lvl>
    <w:lvl w:ilvl="3" w:tplc="FFFFFFFF" w:tentative="1">
      <w:start w:val="1"/>
      <w:numFmt w:val="decimal"/>
      <w:lvlText w:val="%4."/>
      <w:lvlJc w:val="left"/>
      <w:pPr>
        <w:ind w:left="2520" w:hanging="360"/>
      </w:pPr>
    </w:lvl>
    <w:lvl w:ilvl="4" w:tplc="FFFFFFFF" w:tentative="1">
      <w:start w:val="1"/>
      <w:numFmt w:val="lowerLetter"/>
      <w:lvlText w:val="%5."/>
      <w:lvlJc w:val="left"/>
      <w:pPr>
        <w:ind w:left="3240" w:hanging="360"/>
      </w:pPr>
    </w:lvl>
    <w:lvl w:ilvl="5" w:tplc="FFFFFFFF" w:tentative="1">
      <w:start w:val="1"/>
      <w:numFmt w:val="lowerRoman"/>
      <w:lvlText w:val="%6."/>
      <w:lvlJc w:val="right"/>
      <w:pPr>
        <w:ind w:left="3960" w:hanging="180"/>
      </w:pPr>
    </w:lvl>
    <w:lvl w:ilvl="6" w:tplc="FFFFFFFF" w:tentative="1">
      <w:start w:val="1"/>
      <w:numFmt w:val="decimal"/>
      <w:lvlText w:val="%7."/>
      <w:lvlJc w:val="left"/>
      <w:pPr>
        <w:ind w:left="4680" w:hanging="360"/>
      </w:pPr>
    </w:lvl>
    <w:lvl w:ilvl="7" w:tplc="FFFFFFFF" w:tentative="1">
      <w:start w:val="1"/>
      <w:numFmt w:val="lowerLetter"/>
      <w:lvlText w:val="%8."/>
      <w:lvlJc w:val="left"/>
      <w:pPr>
        <w:ind w:left="5400" w:hanging="360"/>
      </w:pPr>
    </w:lvl>
    <w:lvl w:ilvl="8" w:tplc="FFFFFFFF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" w15:restartNumberingAfterBreak="0">
    <w:nsid w:val="78DD08F8"/>
    <w:multiLevelType w:val="hybridMultilevel"/>
    <w:tmpl w:val="DFF2C414"/>
    <w:lvl w:ilvl="0" w:tplc="FFFFFFFF">
      <w:start w:val="1"/>
      <w:numFmt w:val="upperLetter"/>
      <w:lvlText w:val="(%1)"/>
      <w:lvlJc w:val="left"/>
      <w:pPr>
        <w:ind w:left="36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080" w:hanging="360"/>
      </w:pPr>
    </w:lvl>
    <w:lvl w:ilvl="2" w:tplc="FFFFFFFF" w:tentative="1">
      <w:start w:val="1"/>
      <w:numFmt w:val="lowerRoman"/>
      <w:lvlText w:val="%3."/>
      <w:lvlJc w:val="right"/>
      <w:pPr>
        <w:ind w:left="1800" w:hanging="180"/>
      </w:pPr>
    </w:lvl>
    <w:lvl w:ilvl="3" w:tplc="FFFFFFFF" w:tentative="1">
      <w:start w:val="1"/>
      <w:numFmt w:val="decimal"/>
      <w:lvlText w:val="%4."/>
      <w:lvlJc w:val="left"/>
      <w:pPr>
        <w:ind w:left="2520" w:hanging="360"/>
      </w:pPr>
    </w:lvl>
    <w:lvl w:ilvl="4" w:tplc="FFFFFFFF" w:tentative="1">
      <w:start w:val="1"/>
      <w:numFmt w:val="lowerLetter"/>
      <w:lvlText w:val="%5."/>
      <w:lvlJc w:val="left"/>
      <w:pPr>
        <w:ind w:left="3240" w:hanging="360"/>
      </w:pPr>
    </w:lvl>
    <w:lvl w:ilvl="5" w:tplc="FFFFFFFF" w:tentative="1">
      <w:start w:val="1"/>
      <w:numFmt w:val="lowerRoman"/>
      <w:lvlText w:val="%6."/>
      <w:lvlJc w:val="right"/>
      <w:pPr>
        <w:ind w:left="3960" w:hanging="180"/>
      </w:pPr>
    </w:lvl>
    <w:lvl w:ilvl="6" w:tplc="FFFFFFFF" w:tentative="1">
      <w:start w:val="1"/>
      <w:numFmt w:val="decimal"/>
      <w:lvlText w:val="%7."/>
      <w:lvlJc w:val="left"/>
      <w:pPr>
        <w:ind w:left="4680" w:hanging="360"/>
      </w:pPr>
    </w:lvl>
    <w:lvl w:ilvl="7" w:tplc="FFFFFFFF" w:tentative="1">
      <w:start w:val="1"/>
      <w:numFmt w:val="lowerLetter"/>
      <w:lvlText w:val="%8."/>
      <w:lvlJc w:val="left"/>
      <w:pPr>
        <w:ind w:left="5400" w:hanging="360"/>
      </w:pPr>
    </w:lvl>
    <w:lvl w:ilvl="8" w:tplc="FFFFFFFF" w:tentative="1">
      <w:start w:val="1"/>
      <w:numFmt w:val="lowerRoman"/>
      <w:lvlText w:val="%9."/>
      <w:lvlJc w:val="right"/>
      <w:pPr>
        <w:ind w:left="6120" w:hanging="180"/>
      </w:pPr>
    </w:lvl>
  </w:abstractNum>
  <w:num w:numId="1" w16cid:durableId="1018238653">
    <w:abstractNumId w:val="0"/>
  </w:num>
  <w:num w:numId="2" w16cid:durableId="1777627274">
    <w:abstractNumId w:val="1"/>
  </w:num>
  <w:num w:numId="3" w16cid:durableId="1176578336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44"/>
  <w:doNotDisplayPageBoundaries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74CBB"/>
    <w:rsid w:val="00005B09"/>
    <w:rsid w:val="00017443"/>
    <w:rsid w:val="0007144C"/>
    <w:rsid w:val="00071B9F"/>
    <w:rsid w:val="000748CF"/>
    <w:rsid w:val="000944D1"/>
    <w:rsid w:val="000B0958"/>
    <w:rsid w:val="0013796F"/>
    <w:rsid w:val="00167FE4"/>
    <w:rsid w:val="00170697"/>
    <w:rsid w:val="00182E82"/>
    <w:rsid w:val="001D5313"/>
    <w:rsid w:val="00216C4E"/>
    <w:rsid w:val="00263719"/>
    <w:rsid w:val="002B20E5"/>
    <w:rsid w:val="002B2C09"/>
    <w:rsid w:val="002F0C26"/>
    <w:rsid w:val="00311976"/>
    <w:rsid w:val="003360ED"/>
    <w:rsid w:val="00354163"/>
    <w:rsid w:val="003A4610"/>
    <w:rsid w:val="003C38BF"/>
    <w:rsid w:val="003D1D2C"/>
    <w:rsid w:val="003E3BA5"/>
    <w:rsid w:val="00405FD5"/>
    <w:rsid w:val="00411BAE"/>
    <w:rsid w:val="004466FE"/>
    <w:rsid w:val="00450454"/>
    <w:rsid w:val="00455C84"/>
    <w:rsid w:val="00456E9B"/>
    <w:rsid w:val="00544421"/>
    <w:rsid w:val="00544C1E"/>
    <w:rsid w:val="00550FB8"/>
    <w:rsid w:val="006E297C"/>
    <w:rsid w:val="006E3D91"/>
    <w:rsid w:val="00702DCA"/>
    <w:rsid w:val="00753B75"/>
    <w:rsid w:val="007D67CF"/>
    <w:rsid w:val="00817708"/>
    <w:rsid w:val="00833221"/>
    <w:rsid w:val="00862158"/>
    <w:rsid w:val="00874B9E"/>
    <w:rsid w:val="008A1029"/>
    <w:rsid w:val="008A5F84"/>
    <w:rsid w:val="008D0EB1"/>
    <w:rsid w:val="009C216F"/>
    <w:rsid w:val="009F7010"/>
    <w:rsid w:val="00AB6F4A"/>
    <w:rsid w:val="00AC77DD"/>
    <w:rsid w:val="00AE5EC1"/>
    <w:rsid w:val="00B15ED9"/>
    <w:rsid w:val="00B43C67"/>
    <w:rsid w:val="00B448F7"/>
    <w:rsid w:val="00B81240"/>
    <w:rsid w:val="00BA4EBA"/>
    <w:rsid w:val="00C01B02"/>
    <w:rsid w:val="00C55B06"/>
    <w:rsid w:val="00C9470A"/>
    <w:rsid w:val="00CA68AA"/>
    <w:rsid w:val="00CE50F3"/>
    <w:rsid w:val="00D64DAA"/>
    <w:rsid w:val="00DA1C81"/>
    <w:rsid w:val="00E13CB1"/>
    <w:rsid w:val="00E3261E"/>
    <w:rsid w:val="00E8310B"/>
    <w:rsid w:val="00EA0350"/>
    <w:rsid w:val="00EB3CC5"/>
    <w:rsid w:val="00ED224E"/>
    <w:rsid w:val="00F05064"/>
    <w:rsid w:val="00F71839"/>
    <w:rsid w:val="00F74CBB"/>
    <w:rsid w:val="00F75233"/>
    <w:rsid w:val="00FB6D3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74D3CA5E"/>
  <w15:chartTrackingRefBased/>
  <w15:docId w15:val="{426F2F88-E466-5F40-AA24-D77F026F256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zh-CN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74CBB"/>
    <w:rPr>
      <w:rFonts w:ascii="Times New Roman" w:eastAsia="Times New Roman" w:hAnsi="Times New Roman" w:cs="Times New Roman"/>
      <w:kern w:val="0"/>
      <w14:ligatures w14:val="non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F74CBB"/>
    <w:rPr>
      <w:kern w:val="0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F74CBB"/>
    <w:pPr>
      <w:ind w:left="720"/>
      <w:contextualSpacing/>
    </w:pPr>
    <w:rPr>
      <w:rFonts w:asciiTheme="minorHAnsi" w:eastAsiaTheme="minorEastAsia" w:hAnsiTheme="minorHAnsi" w:cstheme="minorBidi"/>
    </w:rPr>
  </w:style>
  <w:style w:type="paragraph" w:styleId="Footer">
    <w:name w:val="footer"/>
    <w:basedOn w:val="Normal"/>
    <w:link w:val="FooterChar"/>
    <w:uiPriority w:val="99"/>
    <w:unhideWhenUsed/>
    <w:rsid w:val="00F74CBB"/>
    <w:pPr>
      <w:tabs>
        <w:tab w:val="center" w:pos="4680"/>
        <w:tab w:val="right" w:pos="9360"/>
      </w:tabs>
    </w:pPr>
    <w:rPr>
      <w:lang w:eastAsia="en-US"/>
    </w:rPr>
  </w:style>
  <w:style w:type="character" w:customStyle="1" w:styleId="FooterChar">
    <w:name w:val="Footer Char"/>
    <w:basedOn w:val="DefaultParagraphFont"/>
    <w:link w:val="Footer"/>
    <w:uiPriority w:val="99"/>
    <w:rsid w:val="00F74CBB"/>
    <w:rPr>
      <w:rFonts w:ascii="Times New Roman" w:eastAsia="Times New Roman" w:hAnsi="Times New Roman" w:cs="Times New Roman"/>
      <w:kern w:val="0"/>
      <w:lang w:eastAsia="en-US"/>
      <w14:ligatures w14:val="none"/>
    </w:rPr>
  </w:style>
  <w:style w:type="character" w:styleId="PageNumber">
    <w:name w:val="page number"/>
    <w:basedOn w:val="DefaultParagraphFont"/>
    <w:uiPriority w:val="99"/>
    <w:semiHidden/>
    <w:unhideWhenUsed/>
    <w:rsid w:val="00F74CBB"/>
  </w:style>
  <w:style w:type="paragraph" w:styleId="Header">
    <w:name w:val="header"/>
    <w:basedOn w:val="Normal"/>
    <w:link w:val="HeaderChar"/>
    <w:uiPriority w:val="99"/>
    <w:unhideWhenUsed/>
    <w:rsid w:val="00F74CBB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F74CBB"/>
    <w:rPr>
      <w:rFonts w:ascii="Times New Roman" w:eastAsia="Times New Roman" w:hAnsi="Times New Roman" w:cs="Times New Roman"/>
      <w:kern w:val="0"/>
      <w14:ligatures w14:val="none"/>
    </w:rPr>
  </w:style>
  <w:style w:type="character" w:styleId="LineNumber">
    <w:name w:val="line number"/>
    <w:basedOn w:val="DefaultParagraphFont"/>
    <w:uiPriority w:val="99"/>
    <w:semiHidden/>
    <w:unhideWhenUsed/>
    <w:rsid w:val="00F74CBB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8</TotalTime>
  <Pages>2</Pages>
  <Words>870</Words>
  <Characters>4960</Characters>
  <Application>Microsoft Office Word</Application>
  <DocSecurity>0</DocSecurity>
  <Lines>41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81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an, Jiayi</dc:creator>
  <cp:keywords/>
  <dc:description/>
  <cp:lastModifiedBy>Fan, Jiayi</cp:lastModifiedBy>
  <cp:revision>8</cp:revision>
  <dcterms:created xsi:type="dcterms:W3CDTF">2025-06-24T17:07:00Z</dcterms:created>
  <dcterms:modified xsi:type="dcterms:W3CDTF">2025-06-27T19:05:00Z</dcterms:modified>
</cp:coreProperties>
</file>